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F17B5" w14:textId="431AA7B7" w:rsidR="00922E04" w:rsidRPr="00F15D89" w:rsidRDefault="00922E04" w:rsidP="00922E04">
      <w:pPr>
        <w:spacing w:line="360" w:lineRule="auto"/>
        <w:rPr>
          <w:rFonts w:asciiTheme="minorHAnsi" w:hAnsiTheme="minorHAnsi" w:cstheme="minorHAnsi"/>
          <w:b/>
          <w:bCs/>
          <w:lang w:val="en-AU"/>
        </w:rPr>
      </w:pPr>
      <w:r w:rsidRPr="00F15D89">
        <w:rPr>
          <w:rFonts w:asciiTheme="minorHAnsi" w:hAnsiTheme="minorHAnsi" w:cstheme="minorHAnsi"/>
          <w:b/>
          <w:bCs/>
          <w:lang w:val="en-AU"/>
        </w:rPr>
        <w:t>Supplementary Material</w:t>
      </w:r>
      <w:ins w:id="0" w:author="Hayden Schilling" w:date="2021-05-04T14:50:00Z">
        <w:r w:rsidR="00A36E93">
          <w:rPr>
            <w:rFonts w:asciiTheme="minorHAnsi" w:hAnsiTheme="minorHAnsi" w:cstheme="minorHAnsi"/>
            <w:b/>
            <w:bCs/>
            <w:lang w:val="en-AU"/>
          </w:rPr>
          <w:t xml:space="preserve"> for Schil</w:t>
        </w:r>
      </w:ins>
      <w:ins w:id="1" w:author="Hayden Schilling" w:date="2021-05-04T14:51:00Z">
        <w:r w:rsidR="00A36E93">
          <w:rPr>
            <w:rFonts w:asciiTheme="minorHAnsi" w:hAnsiTheme="minorHAnsi" w:cstheme="minorHAnsi"/>
            <w:b/>
            <w:bCs/>
            <w:lang w:val="en-AU"/>
          </w:rPr>
          <w:t>ling et al,</w:t>
        </w:r>
      </w:ins>
    </w:p>
    <w:p w14:paraId="0DFD392C" w14:textId="77777777" w:rsidR="00922E04" w:rsidRDefault="00922E04" w:rsidP="00922E04">
      <w:pPr>
        <w:spacing w:line="360" w:lineRule="auto"/>
        <w:rPr>
          <w:rFonts w:asciiTheme="minorHAnsi" w:hAnsiTheme="minorHAnsi" w:cstheme="minorHAnsi"/>
          <w:lang w:val="en-AU"/>
        </w:rPr>
      </w:pPr>
    </w:p>
    <w:p w14:paraId="46870C39" w14:textId="229BAC1F" w:rsidR="00922E04" w:rsidRPr="00F15D89" w:rsidRDefault="00922E04" w:rsidP="00922E04">
      <w:pPr>
        <w:spacing w:line="360" w:lineRule="auto"/>
        <w:rPr>
          <w:rFonts w:asciiTheme="minorHAnsi" w:hAnsiTheme="minorHAnsi" w:cstheme="minorHAnsi"/>
          <w:lang w:val="en-AU"/>
        </w:rPr>
      </w:pPr>
      <w:del w:id="2" w:author="Hayden Schilling" w:date="2021-04-20T08:37:00Z">
        <w:r w:rsidDel="00555CC6">
          <w:rPr>
            <w:noProof/>
            <w:sz w:val="16"/>
            <w:szCs w:val="16"/>
          </w:rPr>
          <w:drawing>
            <wp:inline distT="0" distB="0" distL="0" distR="0" wp14:anchorId="2DDE0391" wp14:editId="22B27128">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6"/>
                      <a:stretch>
                        <a:fillRect/>
                      </a:stretch>
                    </pic:blipFill>
                    <pic:spPr>
                      <a:xfrm>
                        <a:off x="0" y="0"/>
                        <a:ext cx="4462495" cy="5110200"/>
                      </a:xfrm>
                      <a:prstGeom prst="rect">
                        <a:avLst/>
                      </a:prstGeom>
                    </pic:spPr>
                  </pic:pic>
                </a:graphicData>
              </a:graphic>
            </wp:inline>
          </w:drawing>
        </w:r>
      </w:del>
      <w:ins w:id="3" w:author="Hayden Schilling" w:date="2021-04-20T08:37:00Z">
        <w:r w:rsidR="00555CC6">
          <w:rPr>
            <w:rFonts w:asciiTheme="minorHAnsi" w:hAnsiTheme="minorHAnsi" w:cstheme="minorHAnsi"/>
            <w:noProof/>
            <w:lang w:val="en-AU"/>
          </w:rPr>
          <w:drawing>
            <wp:inline distT="0" distB="0" distL="0" distR="0" wp14:anchorId="6A027B65" wp14:editId="6490D080">
              <wp:extent cx="4459605" cy="51066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59605" cy="5106670"/>
                      </a:xfrm>
                      <a:prstGeom prst="rect">
                        <a:avLst/>
                      </a:prstGeom>
                      <a:noFill/>
                      <a:ln>
                        <a:noFill/>
                      </a:ln>
                    </pic:spPr>
                  </pic:pic>
                </a:graphicData>
              </a:graphic>
            </wp:inline>
          </w:drawing>
        </w:r>
      </w:ins>
    </w:p>
    <w:p w14:paraId="45ECCC3C" w14:textId="060D804A" w:rsidR="00922E04" w:rsidRDefault="00922E04" w:rsidP="00922E04">
      <w:pPr>
        <w:spacing w:line="360" w:lineRule="auto"/>
        <w:rPr>
          <w:rFonts w:asciiTheme="minorHAnsi" w:hAnsiTheme="minorHAnsi" w:cstheme="minorHAnsi"/>
          <w:lang w:val="en-AU"/>
        </w:rPr>
      </w:pPr>
      <w:r w:rsidRPr="00B931AB">
        <w:rPr>
          <w:rFonts w:asciiTheme="minorHAnsi" w:hAnsiTheme="minorHAnsi" w:cstheme="minorHAnsi"/>
          <w:b/>
          <w:bCs/>
          <w:lang w:val="en-AU"/>
        </w:rPr>
        <w:t>Figure S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Pr>
          <w:rFonts w:asciiTheme="minorHAnsi" w:hAnsiTheme="minorHAnsi" w:cstheme="minorHAnsi"/>
          <w:lang w:val="en-AU"/>
        </w:rPr>
        <w:t xml:space="preserve"> (mg m</w:t>
      </w:r>
      <w:r>
        <w:rPr>
          <w:rFonts w:asciiTheme="minorHAnsi" w:hAnsiTheme="minorHAnsi" w:cstheme="minorHAnsi"/>
          <w:vertAlign w:val="superscript"/>
          <w:lang w:val="en-AU"/>
        </w:rPr>
        <w:t>-3</w:t>
      </w:r>
      <w:r>
        <w:rPr>
          <w:rFonts w:asciiTheme="minorHAnsi" w:hAnsiTheme="minorHAnsi" w:cstheme="minorHAnsi"/>
          <w:lang w:val="en-AU"/>
        </w:rPr>
        <w:t>) in the region during our study showing low amounts of Chlorophyll at all the transect sites (black lines) during our study.</w:t>
      </w:r>
      <w:ins w:id="4" w:author="Hayden Schilling" w:date="2021-04-20T08:37:00Z">
        <w:r w:rsidR="00555CC6">
          <w:rPr>
            <w:rFonts w:asciiTheme="minorHAnsi" w:hAnsiTheme="minorHAnsi" w:cstheme="minorHAnsi"/>
            <w:lang w:val="en-AU"/>
          </w:rPr>
          <w:t xml:space="preserve"> Black contour lines connect areas of equal sea surface height anomaly.</w:t>
        </w:r>
      </w:ins>
    </w:p>
    <w:p w14:paraId="2863F85C"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1E3B9DBE" w14:textId="77777777" w:rsidR="00922E04" w:rsidRPr="00F15D89" w:rsidRDefault="00922E04" w:rsidP="00922E04">
      <w:pPr>
        <w:spacing w:line="360" w:lineRule="auto"/>
        <w:rPr>
          <w:rFonts w:asciiTheme="minorHAnsi" w:hAnsiTheme="minorHAnsi" w:cstheme="minorHAnsi"/>
          <w:lang w:val="en-AU"/>
        </w:rPr>
      </w:pPr>
      <w:r>
        <w:rPr>
          <w:noProof/>
        </w:rPr>
        <w:lastRenderedPageBreak/>
        <w:drawing>
          <wp:inline distT="0" distB="0" distL="0" distR="0" wp14:anchorId="3F1350F0" wp14:editId="6314E811">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701F3DF7" w14:textId="77777777" w:rsidR="00922E04" w:rsidRPr="00F15D89" w:rsidRDefault="00922E04" w:rsidP="00922E04">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Pr>
          <w:rFonts w:asciiTheme="minorHAnsi" w:hAnsiTheme="minorHAnsi" w:cstheme="minorHAnsi"/>
          <w:lang w:val="en-AU"/>
        </w:rPr>
        <w:t>10</w:t>
      </w:r>
      <w:r w:rsidRPr="00F15D89">
        <w:rPr>
          <w:rFonts w:asciiTheme="minorHAnsi" w:hAnsiTheme="minorHAnsi" w:cstheme="minorHAnsi"/>
          <w:lang w:val="en-AU"/>
        </w:rPr>
        <w:t xml:space="preserve"> x </w:t>
      </w:r>
      <w:r>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999128E" w14:textId="77777777" w:rsidR="00922E04" w:rsidRPr="00F15D89" w:rsidRDefault="00922E04" w:rsidP="00922E04">
      <w:pPr>
        <w:spacing w:line="360" w:lineRule="auto"/>
        <w:rPr>
          <w:rFonts w:asciiTheme="minorHAnsi" w:hAnsiTheme="minorHAnsi" w:cstheme="minorHAnsi"/>
          <w:lang w:val="en-AU"/>
        </w:rPr>
      </w:pPr>
    </w:p>
    <w:p w14:paraId="0069CC19"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75C78DF5" w14:textId="77777777" w:rsidR="00922E04" w:rsidRPr="0072168F" w:rsidRDefault="00922E04" w:rsidP="00922E04">
      <w:pPr>
        <w:spacing w:line="360" w:lineRule="auto"/>
        <w:rPr>
          <w:rFonts w:asciiTheme="minorHAnsi" w:hAnsiTheme="minorHAnsi" w:cstheme="minorHAnsi"/>
          <w:lang w:val="en-AU"/>
        </w:rPr>
      </w:pPr>
    </w:p>
    <w:p w14:paraId="039DD6A9" w14:textId="77777777" w:rsidR="00922E04" w:rsidRDefault="00922E04" w:rsidP="00922E04">
      <w:pPr>
        <w:spacing w:line="360" w:lineRule="auto"/>
        <w:rPr>
          <w:rFonts w:asciiTheme="minorHAnsi" w:hAnsiTheme="minorHAnsi" w:cstheme="minorHAnsi"/>
          <w:lang w:val="en-AU"/>
        </w:rPr>
      </w:pPr>
    </w:p>
    <w:p w14:paraId="5940CD69" w14:textId="77777777" w:rsidR="00922E04" w:rsidRDefault="00922E04" w:rsidP="00922E04">
      <w:pPr>
        <w:spacing w:line="360" w:lineRule="auto"/>
        <w:rPr>
          <w:rFonts w:asciiTheme="minorHAnsi" w:hAnsiTheme="minorHAnsi" w:cstheme="minorHAnsi"/>
          <w:lang w:val="en-AU"/>
        </w:rPr>
      </w:pPr>
      <w:r>
        <w:rPr>
          <w:noProof/>
        </w:rPr>
        <w:drawing>
          <wp:inline distT="0" distB="0" distL="0" distR="0" wp14:anchorId="3417CF0F" wp14:editId="106F4818">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261521F1" w14:textId="77777777" w:rsidR="00922E04" w:rsidRDefault="00922E04" w:rsidP="00922E04">
      <w:pPr>
        <w:spacing w:line="360" w:lineRule="auto"/>
        <w:rPr>
          <w:rFonts w:asciiTheme="minorHAnsi" w:hAnsiTheme="minorHAnsi" w:cstheme="minorHAnsi"/>
          <w:lang w:val="en-AU"/>
        </w:rPr>
      </w:pPr>
    </w:p>
    <w:p w14:paraId="13C3EA81" w14:textId="77777777" w:rsidR="00922E04" w:rsidRPr="00F15D89" w:rsidRDefault="00922E04" w:rsidP="00922E04">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 The vertical black lines show the times of the 4 transects in this study, in chronological order these were Diamond Head, North Solitary, Evans Head then Cape Byron.</w:t>
      </w:r>
    </w:p>
    <w:p w14:paraId="5E080312" w14:textId="77777777" w:rsidR="00922E04" w:rsidRPr="00F15D89" w:rsidRDefault="00922E04" w:rsidP="00922E04">
      <w:pPr>
        <w:spacing w:line="360" w:lineRule="auto"/>
        <w:rPr>
          <w:rFonts w:asciiTheme="minorHAnsi" w:hAnsiTheme="minorHAnsi" w:cstheme="minorHAnsi"/>
          <w:lang w:val="en-AU"/>
        </w:rPr>
      </w:pPr>
    </w:p>
    <w:p w14:paraId="746AA9D2"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3B01C6CA" w14:textId="23FD5485" w:rsidR="00922E04" w:rsidRDefault="00922E04" w:rsidP="00922E04">
      <w:pPr>
        <w:spacing w:line="360" w:lineRule="auto"/>
        <w:rPr>
          <w:rFonts w:asciiTheme="minorHAnsi" w:hAnsiTheme="minorHAnsi" w:cstheme="minorHAnsi"/>
          <w:lang w:val="en-AU"/>
        </w:rPr>
      </w:pPr>
      <w:del w:id="5" w:author="Hayden Schilling" w:date="2021-04-30T10:31:00Z">
        <w:r w:rsidDel="00133BE7">
          <w:rPr>
            <w:noProof/>
          </w:rPr>
          <w:lastRenderedPageBreak/>
          <w:drawing>
            <wp:inline distT="0" distB="0" distL="0" distR="0" wp14:anchorId="182D8BCD" wp14:editId="3C3B186E">
              <wp:extent cx="5006569" cy="5844209"/>
              <wp:effectExtent l="0" t="0" r="381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07772" cy="5845613"/>
                      </a:xfrm>
                      <a:prstGeom prst="rect">
                        <a:avLst/>
                      </a:prstGeom>
                      <a:noFill/>
                      <a:ln>
                        <a:noFill/>
                      </a:ln>
                    </pic:spPr>
                  </pic:pic>
                </a:graphicData>
              </a:graphic>
            </wp:inline>
          </w:drawing>
        </w:r>
      </w:del>
      <w:ins w:id="6" w:author="Hayden Schilling" w:date="2021-04-30T10:31:00Z">
        <w:r w:rsidR="00133BE7">
          <w:rPr>
            <w:rFonts w:asciiTheme="minorHAnsi" w:hAnsiTheme="minorHAnsi" w:cstheme="minorHAnsi"/>
            <w:noProof/>
            <w:lang w:val="en-AU"/>
          </w:rPr>
          <w:drawing>
            <wp:inline distT="0" distB="0" distL="0" distR="0" wp14:anchorId="4D3A654E" wp14:editId="6923F866">
              <wp:extent cx="5727700" cy="6678930"/>
              <wp:effectExtent l="0" t="0" r="635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6678930"/>
                      </a:xfrm>
                      <a:prstGeom prst="rect">
                        <a:avLst/>
                      </a:prstGeom>
                      <a:noFill/>
                      <a:ln>
                        <a:noFill/>
                      </a:ln>
                    </pic:spPr>
                  </pic:pic>
                </a:graphicData>
              </a:graphic>
            </wp:inline>
          </w:drawing>
        </w:r>
      </w:ins>
    </w:p>
    <w:p w14:paraId="4E3403A1" w14:textId="77777777" w:rsidR="00922E04" w:rsidRDefault="00922E04" w:rsidP="00922E04">
      <w:pPr>
        <w:spacing w:line="360" w:lineRule="auto"/>
        <w:rPr>
          <w:rFonts w:asciiTheme="minorHAnsi" w:hAnsiTheme="minorHAnsi" w:cstheme="minorHAnsi"/>
          <w:lang w:val="en-AU"/>
        </w:rPr>
      </w:pPr>
      <w:r w:rsidRPr="00AD6429">
        <w:rPr>
          <w:rFonts w:asciiTheme="minorHAnsi" w:hAnsiTheme="minorHAnsi" w:cstheme="minorHAnsi"/>
          <w:b/>
          <w:bCs/>
          <w:lang w:val="en-AU"/>
        </w:rPr>
        <w:t>Figure S4</w:t>
      </w:r>
      <w:r>
        <w:rPr>
          <w:rFonts w:asciiTheme="minorHAnsi" w:hAnsiTheme="minorHAnsi" w:cstheme="minorHAnsi"/>
          <w:lang w:val="en-AU"/>
        </w:rPr>
        <w:t xml:space="preserve"> Cross-shelf</w:t>
      </w:r>
      <w:r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Pr>
          <w:rFonts w:asciiTheme="minorHAnsi" w:hAnsiTheme="minorHAnsi" w:cstheme="minorHAnsi"/>
          <w:lang w:val="en-AU"/>
        </w:rPr>
        <w:t xml:space="preserve"> The red line shows the 21°C isotherm based on the SeaSoar transect.</w:t>
      </w:r>
      <w:r w:rsidRPr="00F15D89">
        <w:rPr>
          <w:rFonts w:asciiTheme="minorHAnsi" w:hAnsiTheme="minorHAnsi" w:cstheme="minorHAnsi"/>
          <w:lang w:val="en-AU"/>
        </w:rPr>
        <w:t xml:space="preserve"> </w:t>
      </w:r>
      <w:r>
        <w:rPr>
          <w:rFonts w:asciiTheme="minorHAnsi" w:hAnsiTheme="minorHAnsi" w:cstheme="minorHAnsi"/>
          <w:lang w:val="en-AU"/>
        </w:rPr>
        <w:t>Note there was no 21°C isotherm for Diamond Head.</w:t>
      </w:r>
    </w:p>
    <w:p w14:paraId="3C7C25EF"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01C811A1" w14:textId="77777777" w:rsidR="00922E04" w:rsidRPr="00F15D89" w:rsidRDefault="00922E04" w:rsidP="00922E04">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3C3FFDB1" wp14:editId="7DF44072">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7358EBC2" w14:textId="77777777" w:rsidR="00922E04" w:rsidRPr="00F15D89" w:rsidRDefault="00922E04" w:rsidP="00922E04">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Pr>
          <w:rFonts w:asciiTheme="minorHAnsi" w:hAnsiTheme="minorHAnsi" w:cstheme="minorHAnsi"/>
          <w:lang w:val="en-AU"/>
        </w:rPr>
        <w:t xml:space="preserve"> Note the log</w:t>
      </w:r>
      <w:r>
        <w:rPr>
          <w:rFonts w:asciiTheme="minorHAnsi" w:hAnsiTheme="minorHAnsi" w:cstheme="minorHAnsi"/>
          <w:vertAlign w:val="subscript"/>
          <w:lang w:val="en-AU"/>
        </w:rPr>
        <w:t>10</w:t>
      </w:r>
      <w:r>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35595A01" w14:textId="77777777" w:rsidR="00922E04" w:rsidRPr="00F15D89" w:rsidRDefault="00922E04" w:rsidP="00922E04">
      <w:pPr>
        <w:spacing w:line="360" w:lineRule="auto"/>
        <w:rPr>
          <w:rFonts w:asciiTheme="minorHAnsi" w:hAnsiTheme="minorHAnsi" w:cstheme="minorHAnsi"/>
          <w:lang w:val="en-AU"/>
        </w:rPr>
      </w:pPr>
      <w:r>
        <w:rPr>
          <w:noProof/>
          <w:lang w:val="en-AU" w:eastAsia="en-AU"/>
        </w:rPr>
        <w:lastRenderedPageBreak/>
        <w:drawing>
          <wp:inline distT="0" distB="0" distL="0" distR="0" wp14:anchorId="1E594AC1" wp14:editId="629592F8">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Pr="00F15D89">
        <w:rPr>
          <w:rFonts w:asciiTheme="minorHAnsi" w:hAnsiTheme="minorHAnsi" w:cstheme="minorHAnsi"/>
          <w:lang w:val="en-AU"/>
        </w:rPr>
        <w:t xml:space="preserve"> </w:t>
      </w:r>
    </w:p>
    <w:p w14:paraId="3FDEB1C1" w14:textId="77777777" w:rsidR="00922E04" w:rsidRDefault="00922E04" w:rsidP="00922E04">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Pr>
          <w:rFonts w:asciiTheme="minorHAnsi" w:hAnsiTheme="minorHAnsi" w:cstheme="minorHAnsi"/>
          <w:lang w:val="en-AU"/>
        </w:rPr>
        <w:t xml:space="preserve"> Note the log</w:t>
      </w:r>
      <w:r>
        <w:rPr>
          <w:rFonts w:asciiTheme="minorHAnsi" w:hAnsiTheme="minorHAnsi" w:cstheme="minorHAnsi"/>
          <w:vertAlign w:val="subscript"/>
          <w:lang w:val="en-AU"/>
        </w:rPr>
        <w:t>1</w:t>
      </w:r>
      <w:r>
        <w:rPr>
          <w:rFonts w:asciiTheme="minorHAnsi" w:hAnsiTheme="minorHAnsi" w:cstheme="minorHAnsi"/>
          <w:vertAlign w:val="subscript"/>
          <w:lang w:val="en-AU"/>
        </w:rPr>
        <w:softHyphen/>
        <w:t>0</w:t>
      </w:r>
      <w:r>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645E248F" w14:textId="527234F5" w:rsidR="00133BE7" w:rsidRDefault="00922E04" w:rsidP="00133BE7">
      <w:pPr>
        <w:spacing w:line="360" w:lineRule="auto"/>
        <w:rPr>
          <w:ins w:id="7" w:author="Hayden Schilling" w:date="2021-04-30T10:41:00Z"/>
          <w:rFonts w:asciiTheme="minorHAnsi" w:hAnsiTheme="minorHAnsi" w:cstheme="minorHAnsi"/>
          <w:b/>
          <w:bCs/>
          <w:lang w:val="en-AU"/>
        </w:rPr>
      </w:pPr>
      <w:r>
        <w:rPr>
          <w:rFonts w:asciiTheme="minorHAnsi" w:hAnsiTheme="minorHAnsi" w:cstheme="minorHAnsi"/>
          <w:lang w:val="en-AU"/>
        </w:rPr>
        <w:br w:type="page"/>
      </w:r>
      <w:ins w:id="8" w:author="Hayden Schilling" w:date="2021-05-14T13:29:00Z">
        <w:r w:rsidR="00BB7B8C">
          <w:rPr>
            <w:rFonts w:asciiTheme="minorHAnsi" w:hAnsiTheme="minorHAnsi" w:cstheme="minorHAnsi"/>
            <w:noProof/>
            <w:lang w:val="en-AU"/>
          </w:rPr>
          <w:lastRenderedPageBreak/>
          <w:drawing>
            <wp:inline distT="0" distB="0" distL="0" distR="0" wp14:anchorId="56C105A0" wp14:editId="653236EE">
              <wp:extent cx="5723890" cy="66859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3890" cy="6685915"/>
                      </a:xfrm>
                      <a:prstGeom prst="rect">
                        <a:avLst/>
                      </a:prstGeom>
                      <a:noFill/>
                      <a:ln>
                        <a:noFill/>
                      </a:ln>
                    </pic:spPr>
                  </pic:pic>
                </a:graphicData>
              </a:graphic>
            </wp:inline>
          </w:drawing>
        </w:r>
      </w:ins>
    </w:p>
    <w:p w14:paraId="5D560756" w14:textId="238BC814" w:rsidR="00922E04" w:rsidRDefault="00133BE7" w:rsidP="00133BE7">
      <w:pPr>
        <w:spacing w:line="360" w:lineRule="auto"/>
        <w:rPr>
          <w:rFonts w:asciiTheme="minorHAnsi" w:hAnsiTheme="minorHAnsi" w:cstheme="minorHAnsi"/>
          <w:lang w:val="en-AU"/>
        </w:rPr>
      </w:pPr>
      <w:ins w:id="9" w:author="Hayden Schilling" w:date="2021-04-30T10:41:00Z">
        <w:r>
          <w:rPr>
            <w:rFonts w:asciiTheme="minorHAnsi" w:hAnsiTheme="minorHAnsi" w:cstheme="minorHAnsi"/>
            <w:b/>
            <w:bCs/>
            <w:lang w:val="en-AU"/>
          </w:rPr>
          <w:t xml:space="preserve">Figure S7 </w:t>
        </w:r>
        <w:r>
          <w:rPr>
            <w:rFonts w:asciiTheme="minorHAnsi" w:hAnsiTheme="minorHAnsi" w:cstheme="minorHAnsi"/>
            <w:lang w:val="en-AU"/>
          </w:rPr>
          <w:t xml:space="preserve">Cross-shelf interpolations of </w:t>
        </w:r>
      </w:ins>
      <w:ins w:id="10" w:author="Hayden Schilling" w:date="2021-05-04T14:50:00Z">
        <w:r w:rsidR="00A36E93">
          <w:rPr>
            <w:rFonts w:asciiTheme="minorHAnsi" w:hAnsiTheme="minorHAnsi" w:cstheme="minorHAnsi"/>
            <w:szCs w:val="24"/>
            <w:lang w:val="en-AU"/>
          </w:rPr>
          <w:t>particulate (</w:t>
        </w:r>
        <w:r w:rsidR="00A36E93" w:rsidRPr="00F15D89">
          <w:rPr>
            <w:rFonts w:asciiTheme="minorHAnsi" w:hAnsiTheme="minorHAnsi" w:cstheme="minorHAnsi"/>
            <w:szCs w:val="24"/>
            <w:lang w:val="en-AU"/>
          </w:rPr>
          <w:t>zooplankton</w:t>
        </w:r>
        <w:r w:rsidR="00A36E93">
          <w:rPr>
            <w:rFonts w:asciiTheme="minorHAnsi" w:hAnsiTheme="minorHAnsi" w:cstheme="minorHAnsi"/>
            <w:szCs w:val="24"/>
            <w:lang w:val="en-AU"/>
          </w:rPr>
          <w:t>)</w:t>
        </w:r>
        <w:r w:rsidR="00A36E93" w:rsidRPr="00F15D89">
          <w:rPr>
            <w:rFonts w:asciiTheme="minorHAnsi" w:hAnsiTheme="minorHAnsi" w:cstheme="minorHAnsi"/>
            <w:szCs w:val="24"/>
            <w:lang w:val="en-AU"/>
          </w:rPr>
          <w:t xml:space="preserve"> </w:t>
        </w:r>
      </w:ins>
      <w:ins w:id="11" w:author="Hayden Schilling" w:date="2021-04-30T10:41:00Z">
        <w:r>
          <w:rPr>
            <w:rFonts w:asciiTheme="minorHAnsi" w:hAnsiTheme="minorHAnsi" w:cstheme="minorHAnsi"/>
            <w:lang w:val="en-AU"/>
          </w:rPr>
          <w:t>abundance (individuals m</w:t>
        </w:r>
        <w:r w:rsidRPr="00D91963">
          <w:rPr>
            <w:rFonts w:asciiTheme="minorHAnsi" w:hAnsiTheme="minorHAnsi" w:cstheme="minorHAnsi"/>
            <w:vertAlign w:val="superscript"/>
            <w:lang w:val="en-AU"/>
          </w:rPr>
          <w:t>-3</w:t>
        </w:r>
        <w:r>
          <w:rPr>
            <w:rFonts w:asciiTheme="minorHAnsi" w:hAnsiTheme="minorHAnsi" w:cstheme="minorHAnsi"/>
            <w:lang w:val="en-AU"/>
          </w:rPr>
          <w:t xml:space="preserve">). Measurements were taken as part of a CTD transect (data points shown as dots). Black lines connect areas of equal temperature (°C). </w:t>
        </w:r>
        <w:r w:rsidRPr="00F15D89">
          <w:rPr>
            <w:rFonts w:asciiTheme="minorHAnsi" w:hAnsiTheme="minorHAnsi" w:cstheme="minorHAnsi"/>
            <w:lang w:val="en-AU"/>
          </w:rPr>
          <w:t>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ins>
    </w:p>
    <w:p w14:paraId="670980FB" w14:textId="78688E9C" w:rsidR="00133BE7" w:rsidRDefault="00AC7798" w:rsidP="00133BE7">
      <w:pPr>
        <w:spacing w:line="360" w:lineRule="auto"/>
        <w:rPr>
          <w:ins w:id="12" w:author="Hayden Schilling" w:date="2021-04-30T10:38:00Z"/>
          <w:rFonts w:asciiTheme="minorHAnsi" w:hAnsiTheme="minorHAnsi" w:cstheme="minorHAnsi"/>
          <w:lang w:val="en-AU"/>
        </w:rPr>
      </w:pPr>
      <w:ins w:id="13" w:author="Hayden Schilling" w:date="2021-05-14T13:24:00Z">
        <w:r>
          <w:rPr>
            <w:rFonts w:asciiTheme="minorHAnsi" w:hAnsiTheme="minorHAnsi" w:cstheme="minorHAnsi"/>
            <w:noProof/>
            <w:lang w:val="en-AU"/>
          </w:rPr>
          <w:lastRenderedPageBreak/>
          <w:drawing>
            <wp:inline distT="0" distB="0" distL="0" distR="0" wp14:anchorId="7BF9E5C1" wp14:editId="2DE82D89">
              <wp:extent cx="5459465" cy="6377049"/>
              <wp:effectExtent l="0" t="0" r="825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63265" cy="6381488"/>
                      </a:xfrm>
                      <a:prstGeom prst="rect">
                        <a:avLst/>
                      </a:prstGeom>
                      <a:noFill/>
                      <a:ln>
                        <a:noFill/>
                      </a:ln>
                    </pic:spPr>
                  </pic:pic>
                </a:graphicData>
              </a:graphic>
            </wp:inline>
          </w:drawing>
        </w:r>
      </w:ins>
    </w:p>
    <w:p w14:paraId="72A61584" w14:textId="4A1A8270" w:rsidR="00133BE7" w:rsidRDefault="00133BE7" w:rsidP="00133BE7">
      <w:pPr>
        <w:spacing w:line="360" w:lineRule="auto"/>
        <w:rPr>
          <w:ins w:id="14" w:author="Hayden Schilling" w:date="2021-04-30T10:38:00Z"/>
          <w:rFonts w:asciiTheme="minorHAnsi" w:hAnsiTheme="minorHAnsi" w:cstheme="minorHAnsi"/>
          <w:lang w:val="en-AU"/>
        </w:rPr>
      </w:pPr>
      <w:ins w:id="15" w:author="Hayden Schilling" w:date="2021-04-30T10:38:00Z">
        <w:r>
          <w:rPr>
            <w:rFonts w:asciiTheme="minorHAnsi" w:hAnsiTheme="minorHAnsi" w:cstheme="minorHAnsi"/>
            <w:b/>
            <w:bCs/>
            <w:lang w:val="en-AU"/>
          </w:rPr>
          <w:t>Figure S</w:t>
        </w:r>
      </w:ins>
      <w:ins w:id="16" w:author="Hayden Schilling" w:date="2021-04-30T10:41:00Z">
        <w:r>
          <w:rPr>
            <w:rFonts w:asciiTheme="minorHAnsi" w:hAnsiTheme="minorHAnsi" w:cstheme="minorHAnsi"/>
            <w:b/>
            <w:bCs/>
            <w:lang w:val="en-AU"/>
          </w:rPr>
          <w:t>8</w:t>
        </w:r>
      </w:ins>
      <w:ins w:id="17" w:author="Hayden Schilling" w:date="2021-04-30T10:38:00Z">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ins>
      <w:ins w:id="18" w:author="Hayden Schilling" w:date="2021-05-04T14:50:00Z">
        <w:r w:rsidR="00A36E93">
          <w:rPr>
            <w:rFonts w:asciiTheme="minorHAnsi" w:hAnsiTheme="minorHAnsi" w:cstheme="minorHAnsi"/>
            <w:szCs w:val="24"/>
            <w:lang w:val="en-AU"/>
          </w:rPr>
          <w:t>particulate (</w:t>
        </w:r>
        <w:r w:rsidR="00A36E93" w:rsidRPr="00F15D89">
          <w:rPr>
            <w:rFonts w:asciiTheme="minorHAnsi" w:hAnsiTheme="minorHAnsi" w:cstheme="minorHAnsi"/>
            <w:szCs w:val="24"/>
            <w:lang w:val="en-AU"/>
          </w:rPr>
          <w:t>zooplankton</w:t>
        </w:r>
        <w:r w:rsidR="00A36E93">
          <w:rPr>
            <w:rFonts w:asciiTheme="minorHAnsi" w:hAnsiTheme="minorHAnsi" w:cstheme="minorHAnsi"/>
            <w:szCs w:val="24"/>
            <w:lang w:val="en-AU"/>
          </w:rPr>
          <w:t>)</w:t>
        </w:r>
        <w:r w:rsidR="00A36E93" w:rsidRPr="00F15D89">
          <w:rPr>
            <w:rFonts w:asciiTheme="minorHAnsi" w:hAnsiTheme="minorHAnsi" w:cstheme="minorHAnsi"/>
            <w:szCs w:val="24"/>
            <w:lang w:val="en-AU"/>
          </w:rPr>
          <w:t xml:space="preserve"> </w:t>
        </w:r>
      </w:ins>
      <w:ins w:id="19" w:author="Hayden Schilling" w:date="2021-04-30T10:38:00Z">
        <w:r>
          <w:rPr>
            <w:rFonts w:asciiTheme="minorHAnsi" w:hAnsiTheme="minorHAnsi" w:cstheme="minorHAnsi"/>
            <w:lang w:val="en-AU"/>
          </w:rPr>
          <w:t>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using the Normalised Biomass Size Spectrum (NBSS) method</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w:t>
        </w:r>
        <w:r w:rsidRPr="00CF4DB0">
          <w:rPr>
            <w:rFonts w:asciiTheme="minorHAnsi" w:hAnsiTheme="minorHAnsi" w:cstheme="minorHAnsi"/>
            <w:i/>
            <w:iCs/>
            <w:lang w:val="en-AU"/>
          </w:rPr>
          <w:t>r</w:t>
        </w:r>
        <w:r w:rsidRPr="00044EBD">
          <w:rPr>
            <w:rFonts w:asciiTheme="minorHAnsi" w:hAnsiTheme="minorHAnsi" w:cstheme="minorHAnsi"/>
            <w:lang w:val="en-AU"/>
          </w:rPr>
          <w:t xml:space="preserve">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Pr>
            <w:rFonts w:asciiTheme="minorHAnsi" w:hAnsiTheme="minorHAnsi" w:cstheme="minorHAnsi"/>
            <w:i/>
            <w:iCs/>
            <w:lang w:val="en-AU"/>
          </w:rPr>
          <w:t>p</w:t>
        </w:r>
        <w:r w:rsidRPr="00044EBD">
          <w:rPr>
            <w:rFonts w:asciiTheme="minorHAnsi" w:hAnsiTheme="minorHAnsi" w:cstheme="minorHAnsi"/>
            <w:i/>
            <w:iCs/>
            <w:lang w:val="en-AU"/>
          </w:rPr>
          <w:t xml:space="preserve">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ins>
    </w:p>
    <w:p w14:paraId="4864605C" w14:textId="5B5DFDEC" w:rsidR="00922E04" w:rsidDel="00133BE7" w:rsidRDefault="00922E04" w:rsidP="00922E04">
      <w:pPr>
        <w:spacing w:line="360" w:lineRule="auto"/>
        <w:rPr>
          <w:del w:id="20" w:author="Hayden Schilling" w:date="2021-04-30T10:38:00Z"/>
          <w:rFonts w:asciiTheme="minorHAnsi" w:hAnsiTheme="minorHAnsi" w:cstheme="minorHAnsi"/>
          <w:lang w:val="en-AU"/>
        </w:rPr>
      </w:pPr>
      <w:del w:id="21" w:author="Hayden Schilling" w:date="2021-04-30T10:38:00Z">
        <w:r w:rsidDel="00133BE7">
          <w:rPr>
            <w:rFonts w:asciiTheme="minorHAnsi" w:hAnsiTheme="minorHAnsi" w:cstheme="minorHAnsi"/>
            <w:noProof/>
            <w:lang w:val="en-AU"/>
          </w:rPr>
          <w:lastRenderedPageBreak/>
          <w:drawing>
            <wp:inline distT="0" distB="0" distL="0" distR="0" wp14:anchorId="1F343187" wp14:editId="305CBE11">
              <wp:extent cx="4634475" cy="540688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37984" cy="5410981"/>
                      </a:xfrm>
                      <a:prstGeom prst="rect">
                        <a:avLst/>
                      </a:prstGeom>
                      <a:noFill/>
                      <a:ln>
                        <a:noFill/>
                      </a:ln>
                    </pic:spPr>
                  </pic:pic>
                </a:graphicData>
              </a:graphic>
            </wp:inline>
          </w:drawing>
        </w:r>
      </w:del>
    </w:p>
    <w:p w14:paraId="667A2C72" w14:textId="4843AB25" w:rsidR="00555CC6" w:rsidRDefault="00922E04" w:rsidP="00922E04">
      <w:pPr>
        <w:spacing w:line="360" w:lineRule="auto"/>
        <w:rPr>
          <w:ins w:id="22" w:author="Hayden Schilling" w:date="2021-04-20T08:44:00Z"/>
          <w:rFonts w:asciiTheme="minorHAnsi" w:hAnsiTheme="minorHAnsi" w:cstheme="minorHAnsi"/>
          <w:lang w:val="en-AU"/>
        </w:rPr>
      </w:pPr>
      <w:del w:id="23" w:author="Hayden Schilling" w:date="2021-04-30T10:38:00Z">
        <w:r w:rsidDel="00133BE7">
          <w:rPr>
            <w:rFonts w:asciiTheme="minorHAnsi" w:hAnsiTheme="minorHAnsi" w:cstheme="minorHAnsi"/>
            <w:b/>
            <w:bCs/>
            <w:lang w:val="en-AU"/>
          </w:rPr>
          <w:delText>Figure S7</w:delText>
        </w:r>
        <w:r w:rsidDel="00133BE7">
          <w:rPr>
            <w:rFonts w:asciiTheme="minorHAnsi" w:hAnsiTheme="minorHAnsi" w:cstheme="minorHAnsi"/>
            <w:b/>
            <w:bCs/>
            <w:i/>
            <w:iCs/>
            <w:lang w:val="en-AU"/>
          </w:rPr>
          <w:delText xml:space="preserve"> </w:delText>
        </w:r>
        <w:r w:rsidRPr="00F15D89" w:rsidDel="00133BE7">
          <w:rPr>
            <w:rFonts w:asciiTheme="minorHAnsi" w:hAnsiTheme="minorHAnsi" w:cstheme="minorHAnsi"/>
            <w:lang w:val="en-AU"/>
          </w:rPr>
          <w:delText xml:space="preserve">Interpolations of the </w:delText>
        </w:r>
        <w:r w:rsidDel="00133BE7">
          <w:rPr>
            <w:rFonts w:asciiTheme="minorHAnsi" w:hAnsiTheme="minorHAnsi" w:cstheme="minorHAnsi"/>
            <w:lang w:val="en-AU"/>
          </w:rPr>
          <w:delText>zooplankton size spectra</w:delText>
        </w:r>
        <w:r w:rsidRPr="00F15D89" w:rsidDel="00133BE7">
          <w:rPr>
            <w:rFonts w:asciiTheme="minorHAnsi" w:hAnsiTheme="minorHAnsi" w:cstheme="minorHAnsi"/>
            <w:lang w:val="en-AU"/>
          </w:rPr>
          <w:delText xml:space="preserve"> slope</w:delText>
        </w:r>
        <w:r w:rsidDel="00133BE7">
          <w:rPr>
            <w:rFonts w:asciiTheme="minorHAnsi" w:hAnsiTheme="minorHAnsi" w:cstheme="minorHAnsi"/>
            <w:lang w:val="en-AU"/>
          </w:rPr>
          <w:delText xml:space="preserve"> using the Normalised Biomass Size Spectrum (NBSS) method</w:delText>
        </w:r>
        <w:r w:rsidRPr="00F15D89" w:rsidDel="00133BE7">
          <w:rPr>
            <w:rFonts w:asciiTheme="minorHAnsi" w:hAnsiTheme="minorHAnsi" w:cstheme="minorHAnsi"/>
            <w:lang w:val="en-AU"/>
          </w:rPr>
          <w:delText>.</w:delText>
        </w:r>
        <w:r w:rsidDel="00133BE7">
          <w:rPr>
            <w:rFonts w:asciiTheme="minorHAnsi" w:hAnsiTheme="minorHAnsi" w:cstheme="minorHAnsi"/>
            <w:lang w:val="en-AU"/>
          </w:rPr>
          <w:delText xml:space="preserve"> </w:delText>
        </w:r>
        <w:r w:rsidRPr="00F15D89" w:rsidDel="00133BE7">
          <w:rPr>
            <w:rFonts w:asciiTheme="minorHAnsi" w:hAnsiTheme="minorHAnsi" w:cstheme="minorHAnsi"/>
            <w:lang w:val="en-AU"/>
          </w:rPr>
          <w:delText>Transects were conducted f</w:delText>
        </w:r>
        <w:r w:rsidDel="00133BE7">
          <w:rPr>
            <w:rFonts w:asciiTheme="minorHAnsi" w:hAnsiTheme="minorHAnsi" w:cstheme="minorHAnsi"/>
            <w:lang w:val="en-AU"/>
          </w:rPr>
          <w:delText>ro</w:delText>
        </w:r>
        <w:r w:rsidRPr="00F15D89" w:rsidDel="00133BE7">
          <w:rPr>
            <w:rFonts w:asciiTheme="minorHAnsi" w:hAnsiTheme="minorHAnsi" w:cstheme="minorHAnsi"/>
            <w:lang w:val="en-AU"/>
          </w:rPr>
          <w:delText>m inshore to offshore with an undulating towed body with the path shown by the grey line with midpoints of each sample shown as dots. Temperature (° C) isotherms are shown in black.</w:delText>
        </w:r>
        <w:r w:rsidDel="00133BE7">
          <w:rPr>
            <w:rFonts w:asciiTheme="minorHAnsi" w:hAnsiTheme="minorHAnsi" w:cstheme="minorHAnsi"/>
            <w:lang w:val="en-AU"/>
          </w:rPr>
          <w:delText xml:space="preserve"> The NBSS slope estimate was strongly correlated to the pareto </w:delText>
        </w:r>
        <w:r w:rsidDel="00133BE7">
          <w:rPr>
            <w:rFonts w:asciiTheme="minorHAnsi" w:hAnsiTheme="minorHAnsi" w:cstheme="minorHAnsi"/>
            <w:i/>
            <w:iCs/>
            <w:lang w:val="en-AU"/>
          </w:rPr>
          <w:delText>c</w:delText>
        </w:r>
        <w:r w:rsidDel="00133BE7">
          <w:rPr>
            <w:rFonts w:asciiTheme="minorHAnsi" w:hAnsiTheme="minorHAnsi" w:cstheme="minorHAnsi"/>
            <w:lang w:val="en-AU"/>
          </w:rPr>
          <w:delText xml:space="preserve"> chape parameter </w:delText>
        </w:r>
        <w:r w:rsidRPr="00044EBD" w:rsidDel="00133BE7">
          <w:rPr>
            <w:rFonts w:asciiTheme="minorHAnsi" w:hAnsiTheme="minorHAnsi" w:cstheme="minorHAnsi"/>
            <w:lang w:val="en-AU"/>
          </w:rPr>
          <w:delText>(</w:delText>
        </w:r>
        <w:r w:rsidRPr="00CF4DB0" w:rsidDel="00133BE7">
          <w:rPr>
            <w:rFonts w:asciiTheme="minorHAnsi" w:hAnsiTheme="minorHAnsi" w:cstheme="minorHAnsi"/>
            <w:i/>
            <w:iCs/>
            <w:lang w:val="en-AU"/>
          </w:rPr>
          <w:delText>r</w:delText>
        </w:r>
        <w:r w:rsidRPr="00044EBD" w:rsidDel="00133BE7">
          <w:rPr>
            <w:rFonts w:asciiTheme="minorHAnsi" w:hAnsiTheme="minorHAnsi" w:cstheme="minorHAnsi"/>
            <w:lang w:val="en-AU"/>
          </w:rPr>
          <w:delText xml:space="preserve"> = 0.934, </w:delText>
        </w:r>
        <w:r w:rsidRPr="00044EBD" w:rsidDel="00133BE7">
          <w:rPr>
            <w:rFonts w:asciiTheme="minorHAnsi" w:hAnsiTheme="minorHAnsi" w:cstheme="minorHAnsi"/>
            <w:i/>
            <w:iCs/>
            <w:lang w:val="en-AU"/>
          </w:rPr>
          <w:delText>t</w:delText>
        </w:r>
        <w:r w:rsidRPr="00044EBD" w:rsidDel="00133BE7">
          <w:rPr>
            <w:rFonts w:asciiTheme="minorHAnsi" w:hAnsiTheme="minorHAnsi" w:cstheme="minorHAnsi"/>
            <w:vertAlign w:val="subscript"/>
            <w:lang w:val="en-AU"/>
          </w:rPr>
          <w:delText>535</w:delText>
        </w:r>
        <w:r w:rsidRPr="00044EBD" w:rsidDel="00133BE7">
          <w:rPr>
            <w:rFonts w:asciiTheme="minorHAnsi" w:hAnsiTheme="minorHAnsi" w:cstheme="minorHAnsi"/>
            <w:lang w:val="en-AU"/>
          </w:rPr>
          <w:delText xml:space="preserve"> = 60.362, </w:delText>
        </w:r>
        <w:r w:rsidDel="00133BE7">
          <w:rPr>
            <w:rFonts w:asciiTheme="minorHAnsi" w:hAnsiTheme="minorHAnsi" w:cstheme="minorHAnsi"/>
            <w:i/>
            <w:iCs/>
            <w:lang w:val="en-AU"/>
          </w:rPr>
          <w:delText>p</w:delText>
        </w:r>
        <w:r w:rsidRPr="00044EBD" w:rsidDel="00133BE7">
          <w:rPr>
            <w:rFonts w:asciiTheme="minorHAnsi" w:hAnsiTheme="minorHAnsi" w:cstheme="minorHAnsi"/>
            <w:i/>
            <w:iCs/>
            <w:lang w:val="en-AU"/>
          </w:rPr>
          <w:delText xml:space="preserve"> </w:delText>
        </w:r>
        <w:r w:rsidRPr="00044EBD" w:rsidDel="00133BE7">
          <w:rPr>
            <w:rFonts w:asciiTheme="minorHAnsi" w:hAnsiTheme="minorHAnsi" w:cstheme="minorHAnsi"/>
            <w:lang w:val="en-AU"/>
          </w:rPr>
          <w:delText>&lt; 0.001, Figure S7)</w:delText>
        </w:r>
        <w:r w:rsidDel="00133BE7">
          <w:rPr>
            <w:rFonts w:asciiTheme="minorHAnsi" w:hAnsiTheme="minorHAnsi" w:cstheme="minorHAnsi"/>
            <w:lang w:val="en-AU"/>
          </w:rPr>
          <w:delText xml:space="preserve">. Note the smaller coverage compared to the pareto </w:delText>
        </w:r>
        <w:r w:rsidDel="00133BE7">
          <w:rPr>
            <w:rFonts w:asciiTheme="minorHAnsi" w:hAnsiTheme="minorHAnsi" w:cstheme="minorHAnsi"/>
            <w:i/>
            <w:iCs/>
            <w:lang w:val="en-AU"/>
          </w:rPr>
          <w:delText>c</w:delText>
        </w:r>
        <w:r w:rsidDel="00133BE7">
          <w:rPr>
            <w:rFonts w:asciiTheme="minorHAnsi" w:hAnsiTheme="minorHAnsi" w:cstheme="minorHAnsi"/>
            <w:lang w:val="en-AU"/>
          </w:rPr>
          <w:delText xml:space="preserve"> shape parameter due to the inability of the NBSS estimate to handle datapoints with few particles.</w:delText>
        </w:r>
      </w:del>
    </w:p>
    <w:p w14:paraId="459C921E" w14:textId="6A538718" w:rsidR="00133BE7" w:rsidRDefault="009459B4" w:rsidP="00133BE7">
      <w:pPr>
        <w:spacing w:line="360" w:lineRule="auto"/>
        <w:rPr>
          <w:ins w:id="24" w:author="Hayden Schilling" w:date="2021-04-30T10:39:00Z"/>
          <w:rFonts w:asciiTheme="minorHAnsi" w:hAnsiTheme="minorHAnsi" w:cstheme="minorHAnsi"/>
          <w:b/>
          <w:bCs/>
          <w:lang w:val="en-AU"/>
        </w:rPr>
      </w:pPr>
      <w:ins w:id="25" w:author="Hayden Schilling" w:date="2021-05-14T13:39:00Z">
        <w:r>
          <w:rPr>
            <w:rFonts w:asciiTheme="minorHAnsi" w:hAnsiTheme="minorHAnsi" w:cstheme="minorHAnsi"/>
            <w:b/>
            <w:bCs/>
            <w:noProof/>
            <w:lang w:val="en-AU"/>
          </w:rPr>
          <w:drawing>
            <wp:inline distT="0" distB="0" distL="0" distR="0" wp14:anchorId="26C2DF65" wp14:editId="1C0E4400">
              <wp:extent cx="5723890" cy="66859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3890" cy="6685915"/>
                      </a:xfrm>
                      <a:prstGeom prst="rect">
                        <a:avLst/>
                      </a:prstGeom>
                      <a:noFill/>
                      <a:ln>
                        <a:noFill/>
                      </a:ln>
                    </pic:spPr>
                  </pic:pic>
                </a:graphicData>
              </a:graphic>
            </wp:inline>
          </w:drawing>
        </w:r>
      </w:ins>
    </w:p>
    <w:p w14:paraId="229E7552" w14:textId="77777777" w:rsidR="00133BE7" w:rsidRDefault="00133BE7" w:rsidP="00133BE7">
      <w:pPr>
        <w:rPr>
          <w:ins w:id="26" w:author="Hayden Schilling" w:date="2021-04-30T10:39:00Z"/>
          <w:rFonts w:asciiTheme="minorHAnsi" w:hAnsiTheme="minorHAnsi" w:cstheme="minorHAnsi"/>
          <w:b/>
          <w:bCs/>
          <w:lang w:val="en-AU"/>
        </w:rPr>
      </w:pPr>
    </w:p>
    <w:p w14:paraId="34079E43" w14:textId="11DD827D" w:rsidR="00133BE7" w:rsidRPr="00300F08" w:rsidRDefault="00133BE7" w:rsidP="00133BE7">
      <w:pPr>
        <w:spacing w:line="360" w:lineRule="auto"/>
        <w:rPr>
          <w:ins w:id="27" w:author="Hayden Schilling" w:date="2021-04-30T10:39:00Z"/>
          <w:rFonts w:asciiTheme="minorHAnsi" w:hAnsiTheme="minorHAnsi" w:cstheme="minorHAnsi"/>
          <w:lang w:val="en-AU"/>
        </w:rPr>
      </w:pPr>
      <w:ins w:id="28" w:author="Hayden Schilling" w:date="2021-04-30T10:39:00Z">
        <w:r>
          <w:rPr>
            <w:rFonts w:asciiTheme="minorHAnsi" w:hAnsiTheme="minorHAnsi" w:cstheme="minorHAnsi"/>
            <w:b/>
            <w:bCs/>
            <w:lang w:val="en-AU"/>
          </w:rPr>
          <w:t>Figure S</w:t>
        </w:r>
      </w:ins>
      <w:ins w:id="29" w:author="Hayden Schilling" w:date="2021-04-30T10:41:00Z">
        <w:r>
          <w:rPr>
            <w:rFonts w:asciiTheme="minorHAnsi" w:hAnsiTheme="minorHAnsi" w:cstheme="minorHAnsi"/>
            <w:b/>
            <w:bCs/>
            <w:lang w:val="en-AU"/>
          </w:rPr>
          <w:t>9</w:t>
        </w:r>
      </w:ins>
      <w:ins w:id="30" w:author="Hayden Schilling" w:date="2021-04-30T10:39:00Z">
        <w:r>
          <w:rPr>
            <w:rFonts w:asciiTheme="minorHAnsi" w:hAnsiTheme="minorHAnsi" w:cstheme="minorHAnsi"/>
            <w:b/>
            <w:bCs/>
            <w:lang w:val="en-AU"/>
          </w:rPr>
          <w:t xml:space="preserve"> </w:t>
        </w:r>
        <w:r>
          <w:rPr>
            <w:rFonts w:asciiTheme="minorHAnsi" w:hAnsiTheme="minorHAnsi" w:cstheme="minorHAnsi"/>
            <w:lang w:val="en-AU"/>
          </w:rPr>
          <w:t xml:space="preserve">Cross-shelf interpolations of salinity. </w:t>
        </w:r>
        <w:r w:rsidRPr="00F15D89">
          <w:rPr>
            <w:rFonts w:asciiTheme="minorHAnsi" w:hAnsiTheme="minorHAnsi" w:cstheme="minorHAnsi"/>
            <w:lang w:val="en-AU"/>
          </w:rPr>
          <w:t>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ins>
    </w:p>
    <w:p w14:paraId="3B98B00A" w14:textId="7808107D" w:rsidR="00555CC6" w:rsidRDefault="00555CC6">
      <w:pPr>
        <w:spacing w:after="160" w:line="259" w:lineRule="auto"/>
        <w:rPr>
          <w:ins w:id="31" w:author="Hayden Schilling" w:date="2021-04-20T08:44:00Z"/>
          <w:rFonts w:asciiTheme="minorHAnsi" w:hAnsiTheme="minorHAnsi" w:cstheme="minorHAnsi"/>
          <w:lang w:val="en-AU"/>
        </w:rPr>
      </w:pPr>
      <w:ins w:id="32" w:author="Hayden Schilling" w:date="2021-04-20T08:44:00Z">
        <w:r>
          <w:rPr>
            <w:rFonts w:asciiTheme="minorHAnsi" w:hAnsiTheme="minorHAnsi" w:cstheme="minorHAnsi"/>
            <w:lang w:val="en-AU"/>
          </w:rPr>
          <w:br w:type="page"/>
        </w:r>
      </w:ins>
    </w:p>
    <w:p w14:paraId="6B929B42" w14:textId="150571AC" w:rsidR="006E4947" w:rsidRDefault="00392ED7" w:rsidP="006E4947">
      <w:pPr>
        <w:spacing w:line="360" w:lineRule="auto"/>
        <w:rPr>
          <w:ins w:id="33" w:author="Hayden Schilling" w:date="2021-04-30T10:47:00Z"/>
          <w:rFonts w:asciiTheme="minorHAnsi" w:hAnsiTheme="minorHAnsi" w:cstheme="minorHAnsi"/>
          <w:b/>
          <w:bCs/>
          <w:noProof/>
          <w:lang w:val="en-AU"/>
        </w:rPr>
      </w:pPr>
      <w:ins w:id="34" w:author="Hayden Schilling" w:date="2021-05-14T13:50:00Z">
        <w:r>
          <w:rPr>
            <w:rFonts w:asciiTheme="minorHAnsi" w:hAnsiTheme="minorHAnsi" w:cstheme="minorHAnsi"/>
            <w:b/>
            <w:bCs/>
            <w:noProof/>
            <w:lang w:val="en-AU"/>
          </w:rPr>
          <w:lastRenderedPageBreak/>
          <w:drawing>
            <wp:inline distT="0" distB="0" distL="0" distR="0" wp14:anchorId="1926EB3A" wp14:editId="157A6F1D">
              <wp:extent cx="5723890" cy="668591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3890" cy="6685915"/>
                      </a:xfrm>
                      <a:prstGeom prst="rect">
                        <a:avLst/>
                      </a:prstGeom>
                      <a:noFill/>
                      <a:ln>
                        <a:noFill/>
                      </a:ln>
                    </pic:spPr>
                  </pic:pic>
                </a:graphicData>
              </a:graphic>
            </wp:inline>
          </w:drawing>
        </w:r>
      </w:ins>
    </w:p>
    <w:p w14:paraId="725B3679" w14:textId="77777777" w:rsidR="006E4947" w:rsidRDefault="006E4947" w:rsidP="006E4947">
      <w:pPr>
        <w:rPr>
          <w:ins w:id="35" w:author="Hayden Schilling" w:date="2021-04-30T10:47:00Z"/>
          <w:rFonts w:asciiTheme="minorHAnsi" w:hAnsiTheme="minorHAnsi" w:cstheme="minorHAnsi"/>
          <w:b/>
          <w:bCs/>
          <w:noProof/>
          <w:lang w:val="en-AU"/>
        </w:rPr>
      </w:pPr>
    </w:p>
    <w:p w14:paraId="3045B7C5" w14:textId="65CA3947" w:rsidR="006E4947" w:rsidRPr="00300F08" w:rsidRDefault="006E4947" w:rsidP="006E4947">
      <w:pPr>
        <w:spacing w:line="360" w:lineRule="auto"/>
        <w:rPr>
          <w:ins w:id="36" w:author="Hayden Schilling" w:date="2021-04-30T10:47:00Z"/>
          <w:rFonts w:asciiTheme="minorHAnsi" w:hAnsiTheme="minorHAnsi" w:cstheme="minorHAnsi"/>
          <w:lang w:val="en-AU"/>
        </w:rPr>
      </w:pPr>
      <w:ins w:id="37" w:author="Hayden Schilling" w:date="2021-04-30T10:47:00Z">
        <w:r>
          <w:rPr>
            <w:rFonts w:asciiTheme="minorHAnsi" w:hAnsiTheme="minorHAnsi" w:cstheme="minorHAnsi"/>
            <w:b/>
            <w:bCs/>
            <w:lang w:val="en-AU"/>
          </w:rPr>
          <w:t xml:space="preserve">Figure S10 </w:t>
        </w:r>
        <w:r>
          <w:rPr>
            <w:rFonts w:asciiTheme="minorHAnsi" w:hAnsiTheme="minorHAnsi" w:cstheme="minorHAnsi"/>
            <w:lang w:val="en-AU"/>
          </w:rPr>
          <w:t>Cross-shelf interpolations of Nitrate c</w:t>
        </w:r>
        <w:r w:rsidRPr="000A5D04">
          <w:rPr>
            <w:rFonts w:asciiTheme="minorHAnsi" w:hAnsiTheme="minorHAnsi" w:cstheme="minorHAnsi"/>
            <w:lang w:val="en-AU"/>
          </w:rPr>
          <w:t xml:space="preserve">oncentration </w:t>
        </w:r>
        <w:r w:rsidRPr="000A5D04">
          <w:rPr>
            <w:rFonts w:asciiTheme="minorHAnsi" w:hAnsiTheme="minorHAnsi" w:cstheme="minorHAnsi"/>
            <w:lang w:val="en-AU"/>
            <w:rPrChange w:id="38" w:author="Hayden Schilling" w:date="2021-05-04T14:50:00Z">
              <w:rPr>
                <w:rFonts w:asciiTheme="minorHAnsi" w:hAnsiTheme="minorHAnsi" w:cstheme="minorHAnsi"/>
                <w:highlight w:val="yellow"/>
                <w:lang w:val="en-AU"/>
              </w:rPr>
            </w:rPrChange>
          </w:rPr>
          <w:t>(</w:t>
        </w:r>
      </w:ins>
      <w:ins w:id="39" w:author="Hayden Schilling" w:date="2021-05-04T14:49:00Z">
        <w:r w:rsidR="00462636" w:rsidRPr="000A5D04">
          <w:rPr>
            <w:rFonts w:asciiTheme="minorHAnsi" w:hAnsiTheme="minorHAnsi" w:cstheme="minorHAnsi"/>
            <w:lang w:val="en-AU"/>
            <w:rPrChange w:id="40" w:author="Hayden Schilling" w:date="2021-05-04T14:50:00Z">
              <w:rPr>
                <w:rFonts w:asciiTheme="minorHAnsi" w:hAnsiTheme="minorHAnsi" w:cstheme="minorHAnsi"/>
                <w:highlight w:val="yellow"/>
                <w:lang w:val="en-AU"/>
              </w:rPr>
            </w:rPrChange>
          </w:rPr>
          <w:t>mmol</w:t>
        </w:r>
      </w:ins>
      <w:ins w:id="41" w:author="Hayden Schilling" w:date="2021-04-30T10:47:00Z">
        <w:r w:rsidRPr="000A5D04">
          <w:rPr>
            <w:rFonts w:asciiTheme="minorHAnsi" w:hAnsiTheme="minorHAnsi" w:cstheme="minorHAnsi"/>
            <w:lang w:val="en-AU"/>
            <w:rPrChange w:id="42" w:author="Hayden Schilling" w:date="2021-05-04T14:50:00Z">
              <w:rPr>
                <w:rFonts w:asciiTheme="minorHAnsi" w:hAnsiTheme="minorHAnsi" w:cstheme="minorHAnsi"/>
                <w:highlight w:val="yellow"/>
                <w:lang w:val="en-AU"/>
              </w:rPr>
            </w:rPrChange>
          </w:rPr>
          <w:t xml:space="preserve"> m</w:t>
        </w:r>
        <w:r w:rsidRPr="000A5D04">
          <w:rPr>
            <w:rFonts w:asciiTheme="minorHAnsi" w:hAnsiTheme="minorHAnsi" w:cstheme="minorHAnsi"/>
            <w:vertAlign w:val="superscript"/>
            <w:lang w:val="en-AU"/>
            <w:rPrChange w:id="43" w:author="Hayden Schilling" w:date="2021-05-04T14:50:00Z">
              <w:rPr>
                <w:rFonts w:asciiTheme="minorHAnsi" w:hAnsiTheme="minorHAnsi" w:cstheme="minorHAnsi"/>
                <w:highlight w:val="yellow"/>
                <w:lang w:val="en-AU"/>
              </w:rPr>
            </w:rPrChange>
          </w:rPr>
          <w:t>-3</w:t>
        </w:r>
        <w:r w:rsidRPr="000A5D04">
          <w:rPr>
            <w:rFonts w:asciiTheme="minorHAnsi" w:hAnsiTheme="minorHAnsi" w:cstheme="minorHAnsi"/>
            <w:lang w:val="en-AU"/>
            <w:rPrChange w:id="44" w:author="Hayden Schilling" w:date="2021-05-04T14:50:00Z">
              <w:rPr>
                <w:rFonts w:asciiTheme="minorHAnsi" w:hAnsiTheme="minorHAnsi" w:cstheme="minorHAnsi"/>
                <w:highlight w:val="yellow"/>
                <w:lang w:val="en-AU"/>
              </w:rPr>
            </w:rPrChange>
          </w:rPr>
          <w:t>)</w:t>
        </w:r>
        <w:r w:rsidRPr="000A5D04">
          <w:rPr>
            <w:rFonts w:asciiTheme="minorHAnsi" w:hAnsiTheme="minorHAnsi" w:cstheme="minorHAnsi"/>
            <w:lang w:val="en-AU"/>
          </w:rPr>
          <w:t>. Measurements were taken as part of a CTD transect (data points shown as dots). Black lines connect</w:t>
        </w:r>
        <w:r>
          <w:rPr>
            <w:rFonts w:asciiTheme="minorHAnsi" w:hAnsiTheme="minorHAnsi" w:cstheme="minorHAnsi"/>
            <w:lang w:val="en-AU"/>
          </w:rPr>
          <w:t xml:space="preserve"> areas of equal temperature (°C).</w:t>
        </w:r>
      </w:ins>
    </w:p>
    <w:p w14:paraId="4D4ABF51" w14:textId="77777777" w:rsidR="00555CC6" w:rsidRDefault="00555CC6" w:rsidP="00922E04">
      <w:pPr>
        <w:spacing w:line="360" w:lineRule="auto"/>
        <w:rPr>
          <w:ins w:id="45" w:author="Hayden Schilling" w:date="2021-04-20T08:44:00Z"/>
          <w:rFonts w:asciiTheme="minorHAnsi" w:hAnsiTheme="minorHAnsi" w:cstheme="minorHAnsi"/>
          <w:b/>
          <w:bCs/>
          <w:lang w:val="en-AU"/>
        </w:rPr>
      </w:pPr>
    </w:p>
    <w:p w14:paraId="0826E57C" w14:textId="77777777" w:rsidR="00555CC6" w:rsidRDefault="00555CC6" w:rsidP="00922E04">
      <w:pPr>
        <w:spacing w:line="360" w:lineRule="auto"/>
        <w:rPr>
          <w:ins w:id="46" w:author="Hayden Schilling" w:date="2021-04-20T08:44:00Z"/>
          <w:rFonts w:asciiTheme="minorHAnsi" w:hAnsiTheme="minorHAnsi" w:cstheme="minorHAnsi"/>
          <w:b/>
          <w:bCs/>
          <w:lang w:val="en-AU"/>
        </w:rPr>
      </w:pPr>
    </w:p>
    <w:p w14:paraId="686D8E02" w14:textId="0DF0A7B3" w:rsidR="00555CC6" w:rsidRDefault="00555CC6">
      <w:pPr>
        <w:spacing w:line="360" w:lineRule="auto"/>
        <w:rPr>
          <w:ins w:id="47" w:author="Hayden Schilling" w:date="2021-04-20T08:44:00Z"/>
          <w:rFonts w:asciiTheme="minorHAnsi" w:hAnsiTheme="minorHAnsi" w:cstheme="minorHAnsi"/>
          <w:b/>
          <w:bCs/>
          <w:lang w:val="en-AU"/>
        </w:rPr>
        <w:pPrChange w:id="48" w:author="Hayden Schilling" w:date="2021-04-20T08:48:00Z">
          <w:pPr>
            <w:spacing w:after="160" w:line="259" w:lineRule="auto"/>
          </w:pPr>
        </w:pPrChange>
      </w:pPr>
      <w:ins w:id="49" w:author="Hayden Schilling" w:date="2021-04-20T08:44:00Z">
        <w:r>
          <w:rPr>
            <w:rFonts w:asciiTheme="minorHAnsi" w:hAnsiTheme="minorHAnsi" w:cstheme="minorHAnsi"/>
            <w:b/>
            <w:bCs/>
            <w:lang w:val="en-AU"/>
          </w:rPr>
          <w:br w:type="page"/>
        </w:r>
      </w:ins>
    </w:p>
    <w:p w14:paraId="723D0999" w14:textId="77777777" w:rsidR="009A2AF3" w:rsidRPr="009A2AF3" w:rsidRDefault="009A2AF3">
      <w:pPr>
        <w:rPr>
          <w:ins w:id="50" w:author="Hayden Schilling" w:date="2021-04-20T08:47:00Z"/>
          <w:rFonts w:asciiTheme="minorHAnsi" w:hAnsiTheme="minorHAnsi" w:cstheme="minorHAnsi"/>
          <w:lang w:val="en-AU"/>
          <w:rPrChange w:id="51" w:author="Hayden Schilling" w:date="2021-04-20T08:48:00Z">
            <w:rPr>
              <w:ins w:id="52" w:author="Hayden Schilling" w:date="2021-04-20T08:47:00Z"/>
              <w:rFonts w:asciiTheme="minorHAnsi" w:hAnsiTheme="minorHAnsi" w:cstheme="minorHAnsi"/>
              <w:b/>
              <w:bCs/>
              <w:lang w:val="en-AU"/>
            </w:rPr>
          </w:rPrChange>
        </w:rPr>
        <w:pPrChange w:id="53" w:author="Hayden Schilling" w:date="2021-04-20T08:48:00Z">
          <w:pPr>
            <w:spacing w:line="360" w:lineRule="auto"/>
          </w:pPr>
        </w:pPrChange>
      </w:pPr>
    </w:p>
    <w:p w14:paraId="721663F8" w14:textId="7EDD240D" w:rsidR="00555CC6" w:rsidRDefault="00C67EC0" w:rsidP="00922E04">
      <w:pPr>
        <w:spacing w:line="360" w:lineRule="auto"/>
        <w:rPr>
          <w:ins w:id="54" w:author="Hayden Schilling" w:date="2021-04-20T08:45:00Z"/>
          <w:rFonts w:asciiTheme="minorHAnsi" w:hAnsiTheme="minorHAnsi" w:cstheme="minorHAnsi"/>
          <w:b/>
          <w:bCs/>
          <w:lang w:val="en-AU"/>
        </w:rPr>
      </w:pPr>
      <w:ins w:id="55" w:author="Hayden Schilling" w:date="2021-05-14T13:53:00Z">
        <w:r>
          <w:rPr>
            <w:rFonts w:asciiTheme="minorHAnsi" w:hAnsiTheme="minorHAnsi" w:cstheme="minorHAnsi"/>
            <w:b/>
            <w:bCs/>
            <w:noProof/>
            <w:lang w:val="en-AU"/>
          </w:rPr>
          <w:drawing>
            <wp:inline distT="0" distB="0" distL="0" distR="0" wp14:anchorId="7B52C7D8" wp14:editId="1591364F">
              <wp:extent cx="5723890" cy="66859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3890" cy="6685915"/>
                      </a:xfrm>
                      <a:prstGeom prst="rect">
                        <a:avLst/>
                      </a:prstGeom>
                      <a:noFill/>
                      <a:ln>
                        <a:noFill/>
                      </a:ln>
                    </pic:spPr>
                  </pic:pic>
                </a:graphicData>
              </a:graphic>
            </wp:inline>
          </w:drawing>
        </w:r>
      </w:ins>
    </w:p>
    <w:p w14:paraId="2674BF77" w14:textId="0A2AC779" w:rsidR="00555CC6" w:rsidRPr="00555CC6" w:rsidRDefault="00555CC6" w:rsidP="00922E04">
      <w:pPr>
        <w:spacing w:line="360" w:lineRule="auto"/>
        <w:rPr>
          <w:ins w:id="56" w:author="Hayden Schilling" w:date="2021-04-20T08:45:00Z"/>
          <w:rFonts w:asciiTheme="minorHAnsi" w:hAnsiTheme="minorHAnsi" w:cstheme="minorHAnsi"/>
          <w:lang w:val="en-AU"/>
          <w:rPrChange w:id="57" w:author="Hayden Schilling" w:date="2021-04-20T08:45:00Z">
            <w:rPr>
              <w:ins w:id="58" w:author="Hayden Schilling" w:date="2021-04-20T08:45:00Z"/>
              <w:rFonts w:asciiTheme="minorHAnsi" w:hAnsiTheme="minorHAnsi" w:cstheme="minorHAnsi"/>
              <w:b/>
              <w:bCs/>
              <w:lang w:val="en-AU"/>
            </w:rPr>
          </w:rPrChange>
        </w:rPr>
      </w:pPr>
      <w:ins w:id="59" w:author="Hayden Schilling" w:date="2021-04-20T08:45:00Z">
        <w:r>
          <w:rPr>
            <w:rFonts w:asciiTheme="minorHAnsi" w:hAnsiTheme="minorHAnsi" w:cstheme="minorHAnsi"/>
            <w:b/>
            <w:bCs/>
            <w:lang w:val="en-AU"/>
          </w:rPr>
          <w:t xml:space="preserve">Figure </w:t>
        </w:r>
      </w:ins>
      <w:ins w:id="60" w:author="Hayden Schilling" w:date="2021-04-30T10:47:00Z">
        <w:r w:rsidR="006E4947">
          <w:rPr>
            <w:rFonts w:asciiTheme="minorHAnsi" w:hAnsiTheme="minorHAnsi" w:cstheme="minorHAnsi"/>
            <w:b/>
            <w:bCs/>
            <w:lang w:val="en-AU"/>
          </w:rPr>
          <w:t>S11</w:t>
        </w:r>
      </w:ins>
      <w:ins w:id="61" w:author="Hayden Schilling" w:date="2021-04-20T08:45:00Z">
        <w:r>
          <w:rPr>
            <w:rFonts w:asciiTheme="minorHAnsi" w:hAnsiTheme="minorHAnsi" w:cstheme="minorHAnsi"/>
            <w:b/>
            <w:bCs/>
            <w:lang w:val="en-AU"/>
          </w:rPr>
          <w:t xml:space="preserve"> </w:t>
        </w:r>
        <w:r>
          <w:rPr>
            <w:rFonts w:asciiTheme="minorHAnsi" w:hAnsiTheme="minorHAnsi" w:cstheme="minorHAnsi"/>
            <w:lang w:val="en-AU"/>
          </w:rPr>
          <w:t xml:space="preserve">Cross-shelf interpolations of Chlorophyll </w:t>
        </w:r>
        <w:r>
          <w:rPr>
            <w:rFonts w:asciiTheme="minorHAnsi" w:hAnsiTheme="minorHAnsi" w:cstheme="minorHAnsi"/>
            <w:i/>
            <w:iCs/>
            <w:lang w:val="en-AU"/>
          </w:rPr>
          <w:t>a</w:t>
        </w:r>
        <w:r>
          <w:rPr>
            <w:rFonts w:asciiTheme="minorHAnsi" w:hAnsiTheme="minorHAnsi" w:cstheme="minorHAnsi"/>
            <w:lang w:val="en-AU"/>
          </w:rPr>
          <w:t xml:space="preserve"> </w:t>
        </w:r>
      </w:ins>
      <w:ins w:id="62" w:author="Hayden Schilling" w:date="2021-04-20T08:46:00Z">
        <w:r>
          <w:rPr>
            <w:rFonts w:asciiTheme="minorHAnsi" w:hAnsiTheme="minorHAnsi" w:cstheme="minorHAnsi"/>
            <w:lang w:val="en-AU"/>
          </w:rPr>
          <w:t>concentration (mg m</w:t>
        </w:r>
        <w:r w:rsidRPr="000A5D04">
          <w:rPr>
            <w:rFonts w:asciiTheme="minorHAnsi" w:hAnsiTheme="minorHAnsi" w:cstheme="minorHAnsi"/>
            <w:vertAlign w:val="superscript"/>
            <w:lang w:val="en-AU"/>
            <w:rPrChange w:id="63" w:author="Hayden Schilling" w:date="2021-05-04T14:50:00Z">
              <w:rPr>
                <w:rFonts w:asciiTheme="minorHAnsi" w:hAnsiTheme="minorHAnsi" w:cstheme="minorHAnsi"/>
                <w:lang w:val="en-AU"/>
              </w:rPr>
            </w:rPrChange>
          </w:rPr>
          <w:t>-3</w:t>
        </w:r>
        <w:r>
          <w:rPr>
            <w:rFonts w:asciiTheme="minorHAnsi" w:hAnsiTheme="minorHAnsi" w:cstheme="minorHAnsi"/>
            <w:lang w:val="en-AU"/>
          </w:rPr>
          <w:t>)</w:t>
        </w:r>
      </w:ins>
      <w:ins w:id="64" w:author="Hayden Schilling" w:date="2021-04-20T08:45:00Z">
        <w:r>
          <w:rPr>
            <w:rFonts w:asciiTheme="minorHAnsi" w:hAnsiTheme="minorHAnsi" w:cstheme="minorHAnsi"/>
            <w:lang w:val="en-AU"/>
          </w:rPr>
          <w:t>. Measurements were taken as part of a CTD t</w:t>
        </w:r>
      </w:ins>
      <w:ins w:id="65" w:author="Hayden Schilling" w:date="2021-04-20T08:46:00Z">
        <w:r>
          <w:rPr>
            <w:rFonts w:asciiTheme="minorHAnsi" w:hAnsiTheme="minorHAnsi" w:cstheme="minorHAnsi"/>
            <w:lang w:val="en-AU"/>
          </w:rPr>
          <w:t>ransect (data points shown as dots). Black lines connect areas of equal temperature (°C).</w:t>
        </w:r>
      </w:ins>
    </w:p>
    <w:p w14:paraId="6210A56E" w14:textId="77777777" w:rsidR="00555CC6" w:rsidRDefault="00555CC6" w:rsidP="00922E04">
      <w:pPr>
        <w:spacing w:line="360" w:lineRule="auto"/>
        <w:rPr>
          <w:ins w:id="66" w:author="Hayden Schilling" w:date="2021-04-20T08:45:00Z"/>
          <w:rFonts w:asciiTheme="minorHAnsi" w:hAnsiTheme="minorHAnsi" w:cstheme="minorHAnsi"/>
          <w:b/>
          <w:bCs/>
          <w:lang w:val="en-AU"/>
        </w:rPr>
      </w:pPr>
    </w:p>
    <w:p w14:paraId="6DA3DDD4" w14:textId="77777777" w:rsidR="009A2AF3" w:rsidRDefault="009A2AF3" w:rsidP="00922E04">
      <w:pPr>
        <w:spacing w:line="360" w:lineRule="auto"/>
        <w:rPr>
          <w:ins w:id="67" w:author="Hayden Schilling" w:date="2021-04-20T08:50:00Z"/>
          <w:rFonts w:asciiTheme="minorHAnsi" w:hAnsiTheme="minorHAnsi" w:cstheme="minorHAnsi"/>
          <w:b/>
          <w:bCs/>
          <w:lang w:val="en-AU"/>
        </w:rPr>
      </w:pPr>
    </w:p>
    <w:p w14:paraId="786C7585" w14:textId="787548C0" w:rsidR="00A027D2" w:rsidRDefault="00392ED7" w:rsidP="00A027D2">
      <w:pPr>
        <w:spacing w:line="360" w:lineRule="auto"/>
        <w:rPr>
          <w:ins w:id="68" w:author="Hayden Schilling" w:date="2021-04-30T10:53:00Z"/>
          <w:rFonts w:asciiTheme="minorHAnsi" w:hAnsiTheme="minorHAnsi" w:cstheme="minorHAnsi"/>
          <w:b/>
          <w:bCs/>
          <w:lang w:val="en-AU"/>
        </w:rPr>
      </w:pPr>
      <w:ins w:id="69" w:author="Hayden Schilling" w:date="2021-05-14T13:51:00Z">
        <w:r>
          <w:rPr>
            <w:rFonts w:asciiTheme="minorHAnsi" w:hAnsiTheme="minorHAnsi" w:cstheme="minorHAnsi"/>
            <w:b/>
            <w:bCs/>
            <w:noProof/>
            <w:lang w:val="en-AU"/>
          </w:rPr>
          <w:lastRenderedPageBreak/>
          <w:drawing>
            <wp:inline distT="0" distB="0" distL="0" distR="0" wp14:anchorId="7A7E78C4" wp14:editId="382B840A">
              <wp:extent cx="5723890" cy="668591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3890" cy="6685915"/>
                      </a:xfrm>
                      <a:prstGeom prst="rect">
                        <a:avLst/>
                      </a:prstGeom>
                      <a:noFill/>
                      <a:ln>
                        <a:noFill/>
                      </a:ln>
                    </pic:spPr>
                  </pic:pic>
                </a:graphicData>
              </a:graphic>
            </wp:inline>
          </w:drawing>
        </w:r>
      </w:ins>
    </w:p>
    <w:p w14:paraId="73E56C72" w14:textId="77777777" w:rsidR="00A027D2" w:rsidRDefault="00A027D2" w:rsidP="00A027D2">
      <w:pPr>
        <w:spacing w:line="360" w:lineRule="auto"/>
        <w:rPr>
          <w:ins w:id="70" w:author="Hayden Schilling" w:date="2021-04-30T10:53:00Z"/>
          <w:rFonts w:asciiTheme="minorHAnsi" w:hAnsiTheme="minorHAnsi" w:cstheme="minorHAnsi"/>
          <w:b/>
          <w:bCs/>
          <w:lang w:val="en-AU"/>
        </w:rPr>
      </w:pPr>
    </w:p>
    <w:p w14:paraId="437E3871" w14:textId="2BBADD43" w:rsidR="00A027D2" w:rsidRPr="00300F08" w:rsidRDefault="00A027D2" w:rsidP="00A027D2">
      <w:pPr>
        <w:spacing w:line="360" w:lineRule="auto"/>
        <w:rPr>
          <w:ins w:id="71" w:author="Hayden Schilling" w:date="2021-04-30T10:53:00Z"/>
          <w:rFonts w:asciiTheme="minorHAnsi" w:hAnsiTheme="minorHAnsi" w:cstheme="minorHAnsi"/>
          <w:lang w:val="en-AU"/>
        </w:rPr>
      </w:pPr>
      <w:ins w:id="72" w:author="Hayden Schilling" w:date="2021-04-30T10:53:00Z">
        <w:r>
          <w:rPr>
            <w:rFonts w:asciiTheme="minorHAnsi" w:hAnsiTheme="minorHAnsi" w:cstheme="minorHAnsi"/>
            <w:b/>
            <w:bCs/>
            <w:lang w:val="en-AU"/>
          </w:rPr>
          <w:t xml:space="preserve">Figure S12 </w:t>
        </w:r>
        <w:r>
          <w:rPr>
            <w:rFonts w:asciiTheme="minorHAnsi" w:hAnsiTheme="minorHAnsi" w:cstheme="minorHAnsi"/>
            <w:lang w:val="en-AU"/>
          </w:rPr>
          <w:t xml:space="preserve">Cross-shelf interpolations of silicate </w:t>
        </w:r>
        <w:r w:rsidRPr="000A5D04">
          <w:rPr>
            <w:rFonts w:asciiTheme="minorHAnsi" w:hAnsiTheme="minorHAnsi" w:cstheme="minorHAnsi"/>
            <w:lang w:val="en-AU"/>
          </w:rPr>
          <w:t xml:space="preserve">concentration </w:t>
        </w:r>
        <w:r w:rsidRPr="000A5D04">
          <w:rPr>
            <w:rFonts w:asciiTheme="minorHAnsi" w:hAnsiTheme="minorHAnsi" w:cstheme="minorHAnsi"/>
            <w:lang w:val="en-AU"/>
            <w:rPrChange w:id="73" w:author="Hayden Schilling" w:date="2021-05-04T14:50:00Z">
              <w:rPr>
                <w:rFonts w:asciiTheme="minorHAnsi" w:hAnsiTheme="minorHAnsi" w:cstheme="minorHAnsi"/>
                <w:highlight w:val="yellow"/>
                <w:lang w:val="en-AU"/>
              </w:rPr>
            </w:rPrChange>
          </w:rPr>
          <w:t>(</w:t>
        </w:r>
      </w:ins>
      <w:ins w:id="74" w:author="Hayden Schilling" w:date="2021-05-04T14:48:00Z">
        <w:r w:rsidR="00462636" w:rsidRPr="000A5D04">
          <w:rPr>
            <w:rFonts w:asciiTheme="minorHAnsi" w:hAnsiTheme="minorHAnsi" w:cstheme="minorHAnsi"/>
            <w:lang w:val="en-AU"/>
            <w:rPrChange w:id="75" w:author="Hayden Schilling" w:date="2021-05-04T14:50:00Z">
              <w:rPr>
                <w:rFonts w:asciiTheme="minorHAnsi" w:hAnsiTheme="minorHAnsi" w:cstheme="minorHAnsi"/>
                <w:highlight w:val="yellow"/>
                <w:lang w:val="en-AU"/>
              </w:rPr>
            </w:rPrChange>
          </w:rPr>
          <w:t>mmol</w:t>
        </w:r>
      </w:ins>
      <w:ins w:id="76" w:author="Hayden Schilling" w:date="2021-04-30T10:53:00Z">
        <w:r w:rsidRPr="000A5D04">
          <w:rPr>
            <w:rFonts w:asciiTheme="minorHAnsi" w:hAnsiTheme="minorHAnsi" w:cstheme="minorHAnsi"/>
            <w:lang w:val="en-AU"/>
            <w:rPrChange w:id="77" w:author="Hayden Schilling" w:date="2021-05-04T14:50:00Z">
              <w:rPr>
                <w:rFonts w:asciiTheme="minorHAnsi" w:hAnsiTheme="minorHAnsi" w:cstheme="minorHAnsi"/>
                <w:highlight w:val="yellow"/>
                <w:lang w:val="en-AU"/>
              </w:rPr>
            </w:rPrChange>
          </w:rPr>
          <w:t xml:space="preserve"> m</w:t>
        </w:r>
        <w:r w:rsidRPr="000A5D04">
          <w:rPr>
            <w:rFonts w:asciiTheme="minorHAnsi" w:hAnsiTheme="minorHAnsi" w:cstheme="minorHAnsi"/>
            <w:vertAlign w:val="superscript"/>
            <w:lang w:val="en-AU"/>
            <w:rPrChange w:id="78" w:author="Hayden Schilling" w:date="2021-05-04T14:50:00Z">
              <w:rPr>
                <w:rFonts w:asciiTheme="minorHAnsi" w:hAnsiTheme="minorHAnsi" w:cstheme="minorHAnsi"/>
                <w:highlight w:val="yellow"/>
                <w:lang w:val="en-AU"/>
              </w:rPr>
            </w:rPrChange>
          </w:rPr>
          <w:t>-3</w:t>
        </w:r>
        <w:r w:rsidRPr="000A5D04">
          <w:rPr>
            <w:rFonts w:asciiTheme="minorHAnsi" w:hAnsiTheme="minorHAnsi" w:cstheme="minorHAnsi"/>
            <w:lang w:val="en-AU"/>
            <w:rPrChange w:id="79" w:author="Hayden Schilling" w:date="2021-05-04T14:50:00Z">
              <w:rPr>
                <w:rFonts w:asciiTheme="minorHAnsi" w:hAnsiTheme="minorHAnsi" w:cstheme="minorHAnsi"/>
                <w:highlight w:val="yellow"/>
                <w:lang w:val="en-AU"/>
              </w:rPr>
            </w:rPrChange>
          </w:rPr>
          <w:t>).</w:t>
        </w:r>
        <w:r w:rsidRPr="000A5D04">
          <w:rPr>
            <w:rFonts w:asciiTheme="minorHAnsi" w:hAnsiTheme="minorHAnsi" w:cstheme="minorHAnsi"/>
            <w:lang w:val="en-AU"/>
          </w:rPr>
          <w:t xml:space="preserve"> Measurements were taken as part of a CTD transect (data points shown as dots). Black lines</w:t>
        </w:r>
        <w:r>
          <w:rPr>
            <w:rFonts w:asciiTheme="minorHAnsi" w:hAnsiTheme="minorHAnsi" w:cstheme="minorHAnsi"/>
            <w:lang w:val="en-AU"/>
          </w:rPr>
          <w:t xml:space="preserve"> connect areas of equal temperature (°C).</w:t>
        </w:r>
      </w:ins>
    </w:p>
    <w:p w14:paraId="0EDBF4F6" w14:textId="77777777" w:rsidR="009A2AF3" w:rsidRDefault="009A2AF3" w:rsidP="00922E04">
      <w:pPr>
        <w:spacing w:line="360" w:lineRule="auto"/>
        <w:rPr>
          <w:ins w:id="80" w:author="Hayden Schilling" w:date="2021-04-20T08:50:00Z"/>
          <w:rFonts w:asciiTheme="minorHAnsi" w:hAnsiTheme="minorHAnsi" w:cstheme="minorHAnsi"/>
          <w:b/>
          <w:bCs/>
          <w:lang w:val="en-AU"/>
        </w:rPr>
      </w:pPr>
    </w:p>
    <w:p w14:paraId="720EAC82" w14:textId="466C8D00" w:rsidR="009A2AF3" w:rsidRDefault="00ED585C" w:rsidP="00922E04">
      <w:pPr>
        <w:spacing w:line="360" w:lineRule="auto"/>
        <w:rPr>
          <w:ins w:id="81" w:author="Hayden Schilling" w:date="2021-04-20T08:50:00Z"/>
          <w:rFonts w:asciiTheme="minorHAnsi" w:hAnsiTheme="minorHAnsi" w:cstheme="minorHAnsi"/>
          <w:b/>
          <w:bCs/>
          <w:noProof/>
          <w:lang w:val="en-AU"/>
        </w:rPr>
      </w:pPr>
      <w:ins w:id="82" w:author="Hayden Schilling" w:date="2021-05-14T13:51:00Z">
        <w:r>
          <w:rPr>
            <w:rFonts w:asciiTheme="minorHAnsi" w:hAnsiTheme="minorHAnsi" w:cstheme="minorHAnsi"/>
            <w:b/>
            <w:bCs/>
            <w:noProof/>
            <w:lang w:val="en-AU"/>
          </w:rPr>
          <w:lastRenderedPageBreak/>
          <w:drawing>
            <wp:inline distT="0" distB="0" distL="0" distR="0" wp14:anchorId="17C90DA4" wp14:editId="0277BBCE">
              <wp:extent cx="5723890" cy="668591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3890" cy="6685915"/>
                      </a:xfrm>
                      <a:prstGeom prst="rect">
                        <a:avLst/>
                      </a:prstGeom>
                      <a:noFill/>
                      <a:ln>
                        <a:noFill/>
                      </a:ln>
                    </pic:spPr>
                  </pic:pic>
                </a:graphicData>
              </a:graphic>
            </wp:inline>
          </w:drawing>
        </w:r>
      </w:ins>
    </w:p>
    <w:p w14:paraId="7CAA7FC7" w14:textId="5011D95E" w:rsidR="009A2AF3" w:rsidRPr="009A2AF3" w:rsidRDefault="009A2AF3">
      <w:pPr>
        <w:rPr>
          <w:ins w:id="83" w:author="Hayden Schilling" w:date="2021-04-20T08:50:00Z"/>
          <w:rFonts w:asciiTheme="minorHAnsi" w:hAnsiTheme="minorHAnsi" w:cstheme="minorHAnsi"/>
          <w:lang w:val="en-AU"/>
          <w:rPrChange w:id="84" w:author="Hayden Schilling" w:date="2021-04-20T08:50:00Z">
            <w:rPr>
              <w:ins w:id="85" w:author="Hayden Schilling" w:date="2021-04-20T08:50:00Z"/>
              <w:rFonts w:asciiTheme="minorHAnsi" w:hAnsiTheme="minorHAnsi" w:cstheme="minorHAnsi"/>
              <w:b/>
              <w:bCs/>
              <w:noProof/>
              <w:lang w:val="en-AU"/>
            </w:rPr>
          </w:rPrChange>
        </w:rPr>
        <w:pPrChange w:id="86" w:author="Hayden Schilling" w:date="2021-04-20T08:50:00Z">
          <w:pPr>
            <w:spacing w:line="360" w:lineRule="auto"/>
          </w:pPr>
        </w:pPrChange>
      </w:pPr>
    </w:p>
    <w:p w14:paraId="316B2612" w14:textId="76A052F5" w:rsidR="009A2AF3" w:rsidRDefault="009A2AF3" w:rsidP="009A2AF3">
      <w:pPr>
        <w:rPr>
          <w:ins w:id="87" w:author="Hayden Schilling" w:date="2021-04-20T08:50:00Z"/>
          <w:rFonts w:asciiTheme="minorHAnsi" w:hAnsiTheme="minorHAnsi" w:cstheme="minorHAnsi"/>
          <w:b/>
          <w:bCs/>
          <w:noProof/>
          <w:lang w:val="en-AU"/>
        </w:rPr>
      </w:pPr>
    </w:p>
    <w:p w14:paraId="0A992CF0" w14:textId="72997E4E" w:rsidR="009A2AF3" w:rsidRPr="00300F08" w:rsidRDefault="009A2AF3" w:rsidP="009A2AF3">
      <w:pPr>
        <w:spacing w:line="360" w:lineRule="auto"/>
        <w:rPr>
          <w:ins w:id="88" w:author="Hayden Schilling" w:date="2021-04-20T08:50:00Z"/>
          <w:rFonts w:asciiTheme="minorHAnsi" w:hAnsiTheme="minorHAnsi" w:cstheme="minorHAnsi"/>
          <w:lang w:val="en-AU"/>
        </w:rPr>
      </w:pPr>
      <w:ins w:id="89" w:author="Hayden Schilling" w:date="2021-04-20T08:50:00Z">
        <w:r>
          <w:rPr>
            <w:rFonts w:asciiTheme="minorHAnsi" w:hAnsiTheme="minorHAnsi" w:cstheme="minorHAnsi"/>
            <w:b/>
            <w:bCs/>
            <w:lang w:val="en-AU"/>
          </w:rPr>
          <w:t xml:space="preserve">Figure </w:t>
        </w:r>
      </w:ins>
      <w:ins w:id="90" w:author="Hayden Schilling" w:date="2021-04-30T10:54:00Z">
        <w:r w:rsidR="003D7082">
          <w:rPr>
            <w:rFonts w:asciiTheme="minorHAnsi" w:hAnsiTheme="minorHAnsi" w:cstheme="minorHAnsi"/>
            <w:b/>
            <w:bCs/>
            <w:lang w:val="en-AU"/>
          </w:rPr>
          <w:t>S13</w:t>
        </w:r>
      </w:ins>
      <w:ins w:id="91" w:author="Hayden Schilling" w:date="2021-04-20T08:50:00Z">
        <w:r>
          <w:rPr>
            <w:rFonts w:asciiTheme="minorHAnsi" w:hAnsiTheme="minorHAnsi" w:cstheme="minorHAnsi"/>
            <w:b/>
            <w:bCs/>
            <w:lang w:val="en-AU"/>
          </w:rPr>
          <w:t xml:space="preserve"> </w:t>
        </w:r>
        <w:r>
          <w:rPr>
            <w:rFonts w:asciiTheme="minorHAnsi" w:hAnsiTheme="minorHAnsi" w:cstheme="minorHAnsi"/>
            <w:lang w:val="en-AU"/>
          </w:rPr>
          <w:t xml:space="preserve">Cross-shelf interpolations of dissolved oxygen </w:t>
        </w:r>
        <w:r w:rsidRPr="000A5D04">
          <w:rPr>
            <w:rFonts w:asciiTheme="minorHAnsi" w:hAnsiTheme="minorHAnsi" w:cstheme="minorHAnsi"/>
            <w:lang w:val="en-AU"/>
          </w:rPr>
          <w:t>concentration (m</w:t>
        </w:r>
      </w:ins>
      <w:ins w:id="92" w:author="Hayden Schilling" w:date="2021-05-04T13:55:00Z">
        <w:r w:rsidR="00E143C5" w:rsidRPr="000A5D04">
          <w:rPr>
            <w:rFonts w:asciiTheme="minorHAnsi" w:hAnsiTheme="minorHAnsi" w:cstheme="minorHAnsi"/>
            <w:lang w:val="en-AU"/>
            <w:rPrChange w:id="93" w:author="Hayden Schilling" w:date="2021-05-04T14:50:00Z">
              <w:rPr>
                <w:rFonts w:asciiTheme="minorHAnsi" w:hAnsiTheme="minorHAnsi" w:cstheme="minorHAnsi"/>
                <w:highlight w:val="yellow"/>
                <w:lang w:val="en-AU"/>
              </w:rPr>
            </w:rPrChange>
          </w:rPr>
          <w:t>mol</w:t>
        </w:r>
      </w:ins>
      <w:ins w:id="94" w:author="Hayden Schilling" w:date="2021-04-20T08:50:00Z">
        <w:r w:rsidRPr="000A5D04">
          <w:rPr>
            <w:rFonts w:asciiTheme="minorHAnsi" w:hAnsiTheme="minorHAnsi" w:cstheme="minorHAnsi"/>
            <w:lang w:val="en-AU"/>
          </w:rPr>
          <w:t xml:space="preserve"> m</w:t>
        </w:r>
        <w:r w:rsidRPr="000A5D04">
          <w:rPr>
            <w:rFonts w:asciiTheme="minorHAnsi" w:hAnsiTheme="minorHAnsi" w:cstheme="minorHAnsi"/>
            <w:vertAlign w:val="superscript"/>
            <w:lang w:val="en-AU"/>
            <w:rPrChange w:id="95" w:author="Hayden Schilling" w:date="2021-05-04T14:50:00Z">
              <w:rPr>
                <w:rFonts w:asciiTheme="minorHAnsi" w:hAnsiTheme="minorHAnsi" w:cstheme="minorHAnsi"/>
                <w:lang w:val="en-AU"/>
              </w:rPr>
            </w:rPrChange>
          </w:rPr>
          <w:t>-3</w:t>
        </w:r>
        <w:r w:rsidRPr="000A5D04">
          <w:rPr>
            <w:rFonts w:asciiTheme="minorHAnsi" w:hAnsiTheme="minorHAnsi" w:cstheme="minorHAnsi"/>
            <w:lang w:val="en-AU"/>
          </w:rPr>
          <w:t>).</w:t>
        </w:r>
        <w:r>
          <w:rPr>
            <w:rFonts w:asciiTheme="minorHAnsi" w:hAnsiTheme="minorHAnsi" w:cstheme="minorHAnsi"/>
            <w:lang w:val="en-AU"/>
          </w:rPr>
          <w:t xml:space="preserve"> Measurements were taken as part of a CTD transect (data points shown as dots). Black lines connect areas of equal temperature (°C).</w:t>
        </w:r>
      </w:ins>
    </w:p>
    <w:p w14:paraId="7F9B79B6" w14:textId="77777777" w:rsidR="009A2AF3" w:rsidRPr="009A2AF3" w:rsidRDefault="009A2AF3">
      <w:pPr>
        <w:rPr>
          <w:ins w:id="96" w:author="Hayden Schilling" w:date="2021-04-20T08:50:00Z"/>
          <w:rFonts w:asciiTheme="minorHAnsi" w:hAnsiTheme="minorHAnsi" w:cstheme="minorHAnsi"/>
          <w:lang w:val="en-AU"/>
          <w:rPrChange w:id="97" w:author="Hayden Schilling" w:date="2021-04-20T08:50:00Z">
            <w:rPr>
              <w:ins w:id="98" w:author="Hayden Schilling" w:date="2021-04-20T08:50:00Z"/>
              <w:rFonts w:asciiTheme="minorHAnsi" w:hAnsiTheme="minorHAnsi" w:cstheme="minorHAnsi"/>
              <w:b/>
              <w:bCs/>
              <w:lang w:val="en-AU"/>
            </w:rPr>
          </w:rPrChange>
        </w:rPr>
        <w:pPrChange w:id="99" w:author="Hayden Schilling" w:date="2021-04-20T08:50:00Z">
          <w:pPr>
            <w:spacing w:line="360" w:lineRule="auto"/>
          </w:pPr>
        </w:pPrChange>
      </w:pPr>
    </w:p>
    <w:p w14:paraId="3979CD37" w14:textId="77777777" w:rsidR="009A2AF3" w:rsidRDefault="009A2AF3" w:rsidP="00922E04">
      <w:pPr>
        <w:spacing w:line="360" w:lineRule="auto"/>
        <w:rPr>
          <w:ins w:id="100" w:author="Hayden Schilling" w:date="2021-04-20T08:51:00Z"/>
          <w:rFonts w:asciiTheme="minorHAnsi" w:hAnsiTheme="minorHAnsi" w:cstheme="minorHAnsi"/>
          <w:b/>
          <w:bCs/>
          <w:lang w:val="en-AU"/>
        </w:rPr>
      </w:pPr>
    </w:p>
    <w:p w14:paraId="46FCA9EC" w14:textId="77777777" w:rsidR="009A2AF3" w:rsidRDefault="009A2AF3" w:rsidP="009A2AF3">
      <w:pPr>
        <w:rPr>
          <w:ins w:id="101" w:author="Hayden Schilling" w:date="2021-04-20T08:51:00Z"/>
          <w:rFonts w:asciiTheme="minorHAnsi" w:hAnsiTheme="minorHAnsi" w:cstheme="minorHAnsi"/>
          <w:b/>
          <w:bCs/>
          <w:noProof/>
          <w:lang w:val="en-AU"/>
        </w:rPr>
      </w:pPr>
    </w:p>
    <w:p w14:paraId="6D59A6C8" w14:textId="040F0C9C" w:rsidR="00000000" w:rsidRDefault="0084109C">
      <w:pPr>
        <w:rPr>
          <w:rFonts w:asciiTheme="minorHAnsi" w:hAnsiTheme="minorHAnsi" w:cstheme="minorHAnsi"/>
          <w:lang w:val="en-AU"/>
          <w:rPrChange w:id="102" w:author="Hayden Schilling" w:date="2021-04-20T08:51:00Z">
            <w:rPr>
              <w:rFonts w:asciiTheme="minorHAnsi" w:hAnsiTheme="minorHAnsi" w:cstheme="minorHAnsi"/>
              <w:b/>
              <w:bCs/>
              <w:lang w:val="en-AU"/>
            </w:rPr>
          </w:rPrChange>
        </w:rPr>
        <w:sectPr w:rsidR="00000000">
          <w:footerReference w:type="default" r:id="rId22"/>
          <w:headerReference w:type="first" r:id="rId23"/>
          <w:pgSz w:w="11906" w:h="16838"/>
          <w:pgMar w:top="1440" w:right="1440" w:bottom="1440" w:left="1440" w:header="708" w:footer="708" w:gutter="0"/>
          <w:cols w:space="708"/>
          <w:docGrid w:linePitch="360"/>
        </w:sectPr>
        <w:pPrChange w:id="103" w:author="Hayden Schilling" w:date="2021-04-20T08:51:00Z">
          <w:pPr>
            <w:spacing w:line="360" w:lineRule="auto"/>
          </w:pPr>
        </w:pPrChange>
      </w:pPr>
    </w:p>
    <w:p w14:paraId="2A578DB5" w14:textId="2ABD4F51" w:rsidR="00922E04" w:rsidRPr="00CF6D2A" w:rsidRDefault="00922E04" w:rsidP="00922E04">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Pr>
          <w:rFonts w:asciiTheme="minorHAnsi" w:hAnsiTheme="minorHAnsi" w:cstheme="minorHAnsi"/>
          <w:lang w:val="en-AU"/>
        </w:rPr>
        <w:t>Empty cells represent no data.</w:t>
      </w: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922E04" w:rsidRPr="00EC3B99" w14:paraId="54E025A1" w14:textId="77777777" w:rsidTr="00885394">
        <w:trPr>
          <w:trHeight w:val="300"/>
        </w:trPr>
        <w:tc>
          <w:tcPr>
            <w:tcW w:w="1276" w:type="dxa"/>
            <w:tcBorders>
              <w:top w:val="single" w:sz="4" w:space="0" w:color="auto"/>
              <w:bottom w:val="single" w:sz="4" w:space="0" w:color="auto"/>
            </w:tcBorders>
            <w:shd w:val="clear" w:color="auto" w:fill="auto"/>
            <w:noWrap/>
            <w:vAlign w:val="center"/>
            <w:hideMark/>
          </w:tcPr>
          <w:p w14:paraId="7BE42E6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7BD4CA21"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2D5B547E"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23C52D08"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5E5D5BC7"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3E96D342"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3B336F62"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3F44C55D"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4C54548E"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5A3CA84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6410535A"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615AA04D"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6CC4866F"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4A662FB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4D41156F"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922E04" w:rsidRPr="00EC3B99" w14:paraId="0835F065" w14:textId="77777777" w:rsidTr="00885394">
        <w:trPr>
          <w:trHeight w:val="300"/>
        </w:trPr>
        <w:tc>
          <w:tcPr>
            <w:tcW w:w="1276" w:type="dxa"/>
            <w:tcBorders>
              <w:top w:val="single" w:sz="4" w:space="0" w:color="auto"/>
            </w:tcBorders>
            <w:shd w:val="clear" w:color="auto" w:fill="auto"/>
            <w:noWrap/>
            <w:vAlign w:val="center"/>
            <w:hideMark/>
          </w:tcPr>
          <w:p w14:paraId="36107751" w14:textId="16E3742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Becker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fH0XavtR","properties":{"formattedCitation":"(2018)","plainCitation":"(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journalAbbreviation":"Cont. Shelf Res.","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8)</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1)</w:t>
            </w:r>
          </w:p>
        </w:tc>
        <w:tc>
          <w:tcPr>
            <w:tcW w:w="1701" w:type="dxa"/>
            <w:tcBorders>
              <w:top w:val="single" w:sz="4" w:space="0" w:color="auto"/>
            </w:tcBorders>
            <w:shd w:val="clear" w:color="auto" w:fill="auto"/>
            <w:noWrap/>
            <w:vAlign w:val="center"/>
            <w:hideMark/>
          </w:tcPr>
          <w:p w14:paraId="30BE327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0BA4045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2E4714A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77F15550"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062D2CE" w14:textId="77777777" w:rsidR="00922E04" w:rsidRPr="00EC3B99" w:rsidRDefault="00922E04" w:rsidP="00922E04">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6A3DDC4F" w14:textId="77777777" w:rsidR="00922E04" w:rsidRPr="00EC3B99" w:rsidRDefault="00922E04" w:rsidP="00922E04">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6239BABC"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5BBDA612"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598F05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748C705"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2E07D200" w14:textId="77777777" w:rsidR="00922E04" w:rsidRPr="00EC3B99" w:rsidRDefault="00922E04" w:rsidP="00922E04">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7D1012E7" w14:textId="77777777" w:rsidR="00922E04" w:rsidRPr="00EC3B99" w:rsidRDefault="00922E04" w:rsidP="00922E04">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6CB21E01" w14:textId="77777777" w:rsidR="00922E04" w:rsidRPr="00EC3B99" w:rsidRDefault="00922E04" w:rsidP="00922E04">
            <w:pPr>
              <w:jc w:val="center"/>
              <w:rPr>
                <w:rFonts w:eastAsia="Times New Roman"/>
                <w:sz w:val="20"/>
                <w:lang w:val="en-AU" w:eastAsia="en-AU"/>
              </w:rPr>
            </w:pPr>
          </w:p>
        </w:tc>
      </w:tr>
      <w:tr w:rsidR="00922E04" w:rsidRPr="00EC3B99" w14:paraId="5B5BBCEB" w14:textId="77777777" w:rsidTr="00885394">
        <w:trPr>
          <w:trHeight w:val="300"/>
        </w:trPr>
        <w:tc>
          <w:tcPr>
            <w:tcW w:w="1276" w:type="dxa"/>
            <w:shd w:val="clear" w:color="auto" w:fill="auto"/>
            <w:noWrap/>
            <w:vAlign w:val="center"/>
            <w:hideMark/>
          </w:tcPr>
          <w:p w14:paraId="1854190D" w14:textId="10D2089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Beckley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ixFgSk2","properties":{"formattedCitation":"(2018)","plainCitation":"(2018)","noteIndex":0},"citationItems":[{"id":365,"uris":["http://zotero.org/users/local/U6DoygBa/items/26NYC59A"],"uri":["http://zotero.org/users/local/U6DoygBa/items/26NYC59A"],"itemData":{"id":365,"type":"article-journal","abstract":"In the eastern Indian Ocean, the Kimberley region off north-western Australia is characterised by a wide continental shelf, complex coastal topography and very large tides (&gt;10 m). Diversity of fishes is high although little is known about the distribution of their larvae in this dynamic region. This study investigated spatial variation in ichthyoplankton assemblages along four coastal-oceanic transects and related the results to tidal cycles and other environmental variables. Larvae representing 92 neritic and 21 mesopelagic teleost families were collected; this far exceeds the diversity described for other comparable tropical continental shelf and oceanic systems. Distinct ichthyoplankton assemblages characterised inner shelf (Engraulidae and Gobiidae were dominant families), outer shelf / slope (mixed neritic and mesopelagic taxa) and oceanic waters (mesopelagic taxa, particularly Myctophidae, Gonostomatidae and Phosichthyidae), and were correlated with changes in environmental variables (water depth, seawater density, mixed layer depth and zooplankton). The spring-neap tidal cycle and subsequent tides (same stations sampled 12 h apart) had no significant influence on larval fish assemblages. Coastal waters were delineated by a density front and larval fish assemblages were significantly different from offshore assemblages. This study provides new insights into the pelagic ecosystem in the tropical eastern Indian Ocean and contributes to the understanding of the role of environmental variables and physical forcing in the structuring of larval fish assemblages.","container-title":"Deep Sea Research Part II: Topical Studies in Oceanography","DOI":"https://doi.org/10.1016/j.dsr2.2018.03.008","ISSN":"0967-0645","title":"Structuring of larval fish assemblages along a coastal-oceanic gradient in the macro-tidal, tropical Eastern Indian Ocean","author":[{"family":"Beckley","given":"L. E."},{"family":"Holliday","given":"D."},{"family":"Sutton","given":"A. L."},{"family":"Weller","given":"E."},{"family":"Olivar","given":"M. P."},{"family":"Thompson","given":"P. A."}],"issued":{"date-parts":[["2018",3,1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8)</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2)</w:t>
            </w:r>
          </w:p>
        </w:tc>
        <w:tc>
          <w:tcPr>
            <w:tcW w:w="1701" w:type="dxa"/>
            <w:shd w:val="clear" w:color="auto" w:fill="auto"/>
            <w:noWrap/>
            <w:vAlign w:val="center"/>
            <w:hideMark/>
          </w:tcPr>
          <w:p w14:paraId="6D51D0B3"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76C06014"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D32E59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349F85B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66DA64F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361737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2C975421" w14:textId="77777777" w:rsidR="00922E04" w:rsidRPr="00EC3B99" w:rsidRDefault="00922E04" w:rsidP="00922E04">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833CCC" w14:textId="77777777" w:rsidR="00922E04" w:rsidRPr="00EC3B99" w:rsidRDefault="00922E04" w:rsidP="00922E04">
            <w:pPr>
              <w:jc w:val="center"/>
              <w:rPr>
                <w:rFonts w:eastAsia="Times New Roman"/>
                <w:sz w:val="20"/>
                <w:lang w:val="en-AU" w:eastAsia="en-AU"/>
              </w:rPr>
            </w:pPr>
          </w:p>
        </w:tc>
        <w:tc>
          <w:tcPr>
            <w:tcW w:w="1275" w:type="dxa"/>
            <w:shd w:val="clear" w:color="auto" w:fill="auto"/>
            <w:noWrap/>
            <w:vAlign w:val="center"/>
            <w:hideMark/>
          </w:tcPr>
          <w:p w14:paraId="79C02A88" w14:textId="77777777" w:rsidR="00922E04" w:rsidRPr="00EC3B99" w:rsidRDefault="00922E04" w:rsidP="00922E04">
            <w:pPr>
              <w:jc w:val="center"/>
              <w:rPr>
                <w:rFonts w:eastAsia="Times New Roman"/>
                <w:sz w:val="20"/>
                <w:lang w:val="en-AU" w:eastAsia="en-AU"/>
              </w:rPr>
            </w:pPr>
          </w:p>
        </w:tc>
        <w:tc>
          <w:tcPr>
            <w:tcW w:w="851" w:type="dxa"/>
            <w:shd w:val="clear" w:color="auto" w:fill="auto"/>
            <w:noWrap/>
            <w:vAlign w:val="center"/>
            <w:hideMark/>
          </w:tcPr>
          <w:p w14:paraId="5C2CAE19" w14:textId="77777777" w:rsidR="00922E04" w:rsidRPr="00EC3B99" w:rsidRDefault="00922E04" w:rsidP="00922E04">
            <w:pPr>
              <w:jc w:val="center"/>
              <w:rPr>
                <w:rFonts w:eastAsia="Times New Roman"/>
                <w:sz w:val="20"/>
                <w:lang w:val="en-AU" w:eastAsia="en-AU"/>
              </w:rPr>
            </w:pPr>
          </w:p>
        </w:tc>
        <w:tc>
          <w:tcPr>
            <w:tcW w:w="992" w:type="dxa"/>
            <w:shd w:val="clear" w:color="auto" w:fill="auto"/>
            <w:noWrap/>
            <w:vAlign w:val="center"/>
            <w:hideMark/>
          </w:tcPr>
          <w:p w14:paraId="391FD750" w14:textId="77777777" w:rsidR="00922E04" w:rsidRPr="00EC3B99" w:rsidRDefault="00922E04" w:rsidP="00922E04">
            <w:pPr>
              <w:jc w:val="center"/>
              <w:rPr>
                <w:rFonts w:eastAsia="Times New Roman"/>
                <w:sz w:val="20"/>
                <w:lang w:val="en-AU" w:eastAsia="en-AU"/>
              </w:rPr>
            </w:pPr>
          </w:p>
        </w:tc>
        <w:tc>
          <w:tcPr>
            <w:tcW w:w="709" w:type="dxa"/>
            <w:shd w:val="clear" w:color="auto" w:fill="auto"/>
            <w:noWrap/>
            <w:vAlign w:val="center"/>
            <w:hideMark/>
          </w:tcPr>
          <w:p w14:paraId="1593F6ED"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87493EC" w14:textId="77777777" w:rsidR="00922E04" w:rsidRPr="00EC3B99" w:rsidRDefault="00922E04" w:rsidP="00922E04">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922E04" w:rsidRPr="00EC3B99" w14:paraId="329EB6F6" w14:textId="77777777" w:rsidTr="00885394">
        <w:trPr>
          <w:trHeight w:val="300"/>
        </w:trPr>
        <w:tc>
          <w:tcPr>
            <w:tcW w:w="1276" w:type="dxa"/>
            <w:shd w:val="clear" w:color="auto" w:fill="auto"/>
            <w:noWrap/>
            <w:vAlign w:val="center"/>
            <w:hideMark/>
          </w:tcPr>
          <w:p w14:paraId="696B6AB2" w14:textId="04B0A60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Pinchuk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YkaHiCxH","properties":{"formattedCitation":"(2005)","plainCitation":"(2005)","noteIndex":0},"citationItems":[{"id":439,"uris":["http://zotero.org/users/local/U6DoygBa/items/ZDDA6FN9"],"uri":["http://zotero.org/users/local/U6DoygBa/items/ZDDA6FN9"],"itemData":{"id":439,"type":"article-journal","abstract":"The cross-shelf distribution of major zooplankton species was examined on the northern Gulf of Alaska (GOA) shelf during the production season for four years, between October 1997 and October 2001. The zooplankton community on the northern GOA shelf consisted of oceanic and neritic species of the North Pacific subarctic species complex. Cross-shelf distribution of the major zooplankton species was influenced by their depth preferences, vertical migration behavior, salinity-temperature preferences, and by cross-shelf water-mass distribution and movement. The neritic community, dominated by Pseudocalanus spp., Metridia pacifica and Calanus marshallae, had highest abundances on the inner shelf, in the Alaska Coastal Current, and in the adjacent fjords in late spring and early summer. The oceanic community, which contained primarily Neocalanus cristatus and Eucalanus bungii, was observed in the Alaskan Stream and adjacent waters near the shelf break. A mid-shelf transition zone contained a mixture of oceanic and neritic species. Prince William Sound (PWS) contained a unique species complex of large mesopelagic copepods, amphipods and shrimp. Neocalanus flemingeri and Oithona similis were abundant in all four regions during spring and early summer. The transition zone commonly crossed much of the shelf between the shelf break and the ACC, but satellite images and CTD data indicate that occasionally a narrow shelf-break front can form, in which case distinct zooplankton species groups are observed on either side of the front. Satellite data also revealed numerous large and small eddies, which probably contribute to cross-shelf mixing in the transition zone.","container-title":"Deep-Sea Research Part II-Topical Studies in Oceanography","DOI":"10.1016/j.dsr2.2004.09.025","ISSN":"0967-0645","journalAbbreviation":"Deep Sea Res., Part II","page":"217-245","source":"edselp","title":"Seasonal cross-shelf distribution of major zooplankton taxa on the northern Gulf of Alaska shelf relative to water mass properties, species depth preferences and vertical migration behavior","volume":"52","author":[{"family":"Coyle","given":"Kenneth O."},{"family":"Pinchuk","given":"Alexei I."}],"issued":{"date-parts":[["2005",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5)</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3)</w:t>
            </w:r>
          </w:p>
        </w:tc>
        <w:tc>
          <w:tcPr>
            <w:tcW w:w="1701" w:type="dxa"/>
            <w:shd w:val="clear" w:color="auto" w:fill="auto"/>
            <w:noWrap/>
            <w:vAlign w:val="center"/>
            <w:hideMark/>
          </w:tcPr>
          <w:p w14:paraId="58E91B02"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01BE0E99"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7342A22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5E539034"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6D00A29" w14:textId="77777777" w:rsidR="00922E04" w:rsidRPr="00EC3B99" w:rsidRDefault="00922E04" w:rsidP="00922E04">
            <w:pPr>
              <w:jc w:val="center"/>
              <w:rPr>
                <w:rFonts w:eastAsia="Times New Roman"/>
                <w:sz w:val="20"/>
                <w:lang w:val="en-AU" w:eastAsia="en-AU"/>
              </w:rPr>
            </w:pPr>
          </w:p>
        </w:tc>
        <w:tc>
          <w:tcPr>
            <w:tcW w:w="992" w:type="dxa"/>
            <w:shd w:val="clear" w:color="auto" w:fill="auto"/>
            <w:noWrap/>
            <w:vAlign w:val="center"/>
            <w:hideMark/>
          </w:tcPr>
          <w:p w14:paraId="3622969F"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7F90F6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58D1B53E"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0022F3E7"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57F3995E"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74F8AAF" w14:textId="77777777" w:rsidR="00922E04" w:rsidRPr="00EC3B99" w:rsidRDefault="00922E04" w:rsidP="00922E04">
            <w:pPr>
              <w:jc w:val="center"/>
              <w:rPr>
                <w:rFonts w:eastAsia="Times New Roman"/>
                <w:sz w:val="20"/>
                <w:lang w:val="en-AU" w:eastAsia="en-AU"/>
              </w:rPr>
            </w:pPr>
          </w:p>
        </w:tc>
        <w:tc>
          <w:tcPr>
            <w:tcW w:w="709" w:type="dxa"/>
            <w:shd w:val="clear" w:color="auto" w:fill="auto"/>
            <w:noWrap/>
            <w:vAlign w:val="center"/>
            <w:hideMark/>
          </w:tcPr>
          <w:p w14:paraId="01883425"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1451760" w14:textId="77777777" w:rsidR="00922E04" w:rsidRPr="00EC3B99" w:rsidRDefault="00922E04" w:rsidP="00922E04">
            <w:pPr>
              <w:jc w:val="center"/>
              <w:rPr>
                <w:rFonts w:eastAsia="Times New Roman"/>
                <w:sz w:val="20"/>
                <w:lang w:val="en-AU" w:eastAsia="en-AU"/>
              </w:rPr>
            </w:pPr>
          </w:p>
        </w:tc>
      </w:tr>
      <w:tr w:rsidR="00B07758" w:rsidRPr="00EC3B99" w14:paraId="10C5D1D2" w14:textId="77777777" w:rsidTr="00885394">
        <w:trPr>
          <w:trHeight w:val="300"/>
        </w:trPr>
        <w:tc>
          <w:tcPr>
            <w:tcW w:w="1276" w:type="dxa"/>
            <w:shd w:val="clear" w:color="auto" w:fill="auto"/>
            <w:noWrap/>
            <w:vAlign w:val="center"/>
          </w:tcPr>
          <w:p w14:paraId="40F2839D" w14:textId="08DE4334" w:rsidR="00B07758" w:rsidRPr="00055958" w:rsidRDefault="00B07758" w:rsidP="00B07758">
            <w:pPr>
              <w:jc w:val="center"/>
              <w:rPr>
                <w:rFonts w:ascii="Calibri" w:eastAsia="Times New Roman" w:hAnsi="Calibri" w:cs="Calibri"/>
                <w:color w:val="000000"/>
                <w:sz w:val="20"/>
                <w:lang w:val="en-AU" w:eastAsia="en-AU"/>
              </w:rPr>
            </w:pPr>
            <w:r w:rsidRPr="00055958">
              <w:rPr>
                <w:rFonts w:ascii="Calibri" w:eastAsia="Times New Roman" w:hAnsi="Calibri" w:cs="Calibri"/>
                <w:color w:val="000000"/>
                <w:sz w:val="20"/>
                <w:lang w:eastAsia="en-AU"/>
              </w:rPr>
              <w:t>García-Muñoz et al</w:t>
            </w:r>
            <w:r w:rsidR="00EB2BE9">
              <w:rPr>
                <w:rFonts w:ascii="Calibri" w:eastAsia="Times New Roman" w:hAnsi="Calibri" w:cs="Calibri"/>
                <w:color w:val="000000"/>
                <w:sz w:val="20"/>
                <w:lang w:eastAsia="en-AU"/>
              </w:rPr>
              <w:t xml:space="preserve"> </w:t>
            </w:r>
            <w:r w:rsidR="00EB2BE9">
              <w:rPr>
                <w:rFonts w:ascii="Calibri" w:eastAsia="Times New Roman" w:hAnsi="Calibri" w:cs="Calibri"/>
                <w:color w:val="000000"/>
                <w:sz w:val="20"/>
                <w:lang w:eastAsia="en-AU"/>
              </w:rPr>
              <w:fldChar w:fldCharType="begin"/>
            </w:r>
            <w:r w:rsidR="00EB2BE9">
              <w:rPr>
                <w:rFonts w:ascii="Calibri" w:eastAsia="Times New Roman" w:hAnsi="Calibri" w:cs="Calibri"/>
                <w:color w:val="000000"/>
                <w:sz w:val="20"/>
                <w:lang w:eastAsia="en-AU"/>
              </w:rPr>
              <w:instrText xml:space="preserve"> ADDIN ZOTERO_ITEM CSL_CITATION {"citationID":"WfVRV0HP","properties":{"formattedCitation":"(2014)","plainCitation":"(2014)","noteIndex":0},"citationItems":[{"id":1702,"uris":["http://zotero.org/users/local/U6DoygBa/items/59ZLT764"],"uri":["http://zotero.org/users/local/U6DoygBa/items/59ZLT764"],"itemData":{"id":1702,"type":"article-journal","abstract":"To establish a metabolic state along a north–south transect in Antarctic waters, we approached community respiration (CR) from a combined perspective based on t","container-title":"Journal of Plankton Research","DOI":"10.1093/plankt/fbu042","ISSN":"0142-7873","issue":"4","journalAbbreviation":"J Plankton Res","language":"en","note":"publisher: Oxford Academic","page":"1074-1091","source":"academic.oup.com","title":"Metabolic state along a summer north–south transect near the Antarctic Peninsula: a size spectra approach","title-short":"Metabolic state along a summer north–south transect near the Antarctic Peninsula","volume":"36","author":[{"family":"García-Muñoz","given":"Cristina"},{"family":"García","given":"Carlos M."},{"family":"Lubián","given":"Luis M."},{"family":"López-Urrutia","given":"Ángel"},{"family":"Hernández-León","given":"Santiago"},{"family":"Ameneiro","given":"Julia"}],"issued":{"date-parts":[["2014",7,1]]}},"suppress-author":true}],"schema":"https://github.com/citation-style-language/schema/raw/master/csl-citation.json"} </w:instrText>
            </w:r>
            <w:r w:rsidR="00EB2BE9">
              <w:rPr>
                <w:rFonts w:ascii="Calibri" w:eastAsia="Times New Roman" w:hAnsi="Calibri" w:cs="Calibri"/>
                <w:color w:val="000000"/>
                <w:sz w:val="20"/>
                <w:lang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eastAsia="en-AU"/>
              </w:rPr>
              <w:fldChar w:fldCharType="end"/>
            </w:r>
            <w:r>
              <w:rPr>
                <w:rFonts w:ascii="Calibri" w:eastAsia="Times New Roman" w:hAnsi="Calibri" w:cs="Calibri"/>
                <w:color w:val="000000"/>
                <w:sz w:val="20"/>
                <w:lang w:eastAsia="en-AU"/>
              </w:rPr>
              <w:t xml:space="preserve"> (#4)</w:t>
            </w:r>
          </w:p>
          <w:p w14:paraId="75DFE1BD" w14:textId="77777777" w:rsidR="00B07758" w:rsidRPr="00EC3B99" w:rsidRDefault="00B07758" w:rsidP="00B07758">
            <w:pPr>
              <w:jc w:val="center"/>
              <w:rPr>
                <w:rFonts w:ascii="Calibri" w:eastAsia="Times New Roman" w:hAnsi="Calibri" w:cs="Calibri"/>
                <w:color w:val="000000"/>
                <w:sz w:val="20"/>
                <w:lang w:val="en-AU" w:eastAsia="en-AU"/>
              </w:rPr>
            </w:pPr>
          </w:p>
        </w:tc>
        <w:tc>
          <w:tcPr>
            <w:tcW w:w="1701" w:type="dxa"/>
            <w:shd w:val="clear" w:color="auto" w:fill="auto"/>
            <w:noWrap/>
            <w:vAlign w:val="center"/>
          </w:tcPr>
          <w:p w14:paraId="32AFF51A" w14:textId="77777777" w:rsidR="00B07758" w:rsidRDefault="00B07758" w:rsidP="00B07758">
            <w:pPr>
              <w:jc w:val="center"/>
              <w:rPr>
                <w:rFonts w:ascii="Calibri" w:eastAsia="Times New Roman" w:hAnsi="Calibri" w:cs="Calibri"/>
                <w:color w:val="000000"/>
                <w:sz w:val="22"/>
                <w:szCs w:val="22"/>
                <w:lang w:val="en-AU"/>
              </w:rPr>
            </w:pPr>
            <w:r>
              <w:rPr>
                <w:rFonts w:ascii="Calibri" w:hAnsi="Calibri" w:cs="Calibri"/>
                <w:color w:val="000000"/>
                <w:sz w:val="22"/>
                <w:szCs w:val="22"/>
              </w:rPr>
              <w:t>Drake Passage</w:t>
            </w:r>
          </w:p>
          <w:p w14:paraId="28E41436" w14:textId="77777777" w:rsidR="00B07758" w:rsidRPr="00EC3B99" w:rsidRDefault="00B07758" w:rsidP="00B07758">
            <w:pPr>
              <w:jc w:val="center"/>
              <w:rPr>
                <w:rFonts w:ascii="Calibri" w:eastAsia="Times New Roman" w:hAnsi="Calibri" w:cs="Calibri"/>
                <w:color w:val="000000"/>
                <w:sz w:val="20"/>
                <w:lang w:val="en-AU" w:eastAsia="en-AU"/>
              </w:rPr>
            </w:pPr>
          </w:p>
        </w:tc>
        <w:tc>
          <w:tcPr>
            <w:tcW w:w="1134" w:type="dxa"/>
            <w:shd w:val="clear" w:color="auto" w:fill="auto"/>
            <w:noWrap/>
            <w:vAlign w:val="center"/>
          </w:tcPr>
          <w:p w14:paraId="50E81B88" w14:textId="235AC2D5"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62</w:t>
            </w:r>
          </w:p>
        </w:tc>
        <w:tc>
          <w:tcPr>
            <w:tcW w:w="1134" w:type="dxa"/>
            <w:shd w:val="clear" w:color="auto" w:fill="auto"/>
            <w:noWrap/>
            <w:vAlign w:val="center"/>
          </w:tcPr>
          <w:p w14:paraId="737507EB" w14:textId="6BF13DCB"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60</w:t>
            </w:r>
          </w:p>
        </w:tc>
        <w:tc>
          <w:tcPr>
            <w:tcW w:w="993" w:type="dxa"/>
            <w:shd w:val="clear" w:color="auto" w:fill="auto"/>
            <w:noWrap/>
            <w:vAlign w:val="center"/>
          </w:tcPr>
          <w:p w14:paraId="6BBDC891"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6AC448CD"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tcPr>
          <w:p w14:paraId="0729D07F"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6A303A8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57423531"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tcPr>
          <w:p w14:paraId="21FF8513"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tcPr>
          <w:p w14:paraId="62A0EF6F" w14:textId="20DC7B7A"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88</w:t>
            </w:r>
          </w:p>
        </w:tc>
        <w:tc>
          <w:tcPr>
            <w:tcW w:w="992" w:type="dxa"/>
            <w:shd w:val="clear" w:color="auto" w:fill="auto"/>
            <w:noWrap/>
            <w:vAlign w:val="center"/>
          </w:tcPr>
          <w:p w14:paraId="530E64BE" w14:textId="4579ABFF"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87</w:t>
            </w:r>
          </w:p>
        </w:tc>
        <w:tc>
          <w:tcPr>
            <w:tcW w:w="709" w:type="dxa"/>
            <w:shd w:val="clear" w:color="auto" w:fill="auto"/>
            <w:noWrap/>
            <w:vAlign w:val="center"/>
          </w:tcPr>
          <w:p w14:paraId="6A3BAAAE" w14:textId="67C823B6"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01</w:t>
            </w:r>
          </w:p>
        </w:tc>
        <w:tc>
          <w:tcPr>
            <w:tcW w:w="1276" w:type="dxa"/>
            <w:shd w:val="clear" w:color="auto" w:fill="auto"/>
            <w:noWrap/>
            <w:vAlign w:val="center"/>
          </w:tcPr>
          <w:p w14:paraId="0E0FD75D"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B27B99D" w14:textId="77777777" w:rsidTr="00885394">
        <w:trPr>
          <w:trHeight w:val="300"/>
        </w:trPr>
        <w:tc>
          <w:tcPr>
            <w:tcW w:w="1276" w:type="dxa"/>
            <w:shd w:val="clear" w:color="auto" w:fill="auto"/>
            <w:noWrap/>
            <w:vAlign w:val="center"/>
            <w:hideMark/>
          </w:tcPr>
          <w:p w14:paraId="0DDDCEB1" w14:textId="597D7570"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Irigoien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rAVMoAOk","properties":{"formattedCitation":"(2009)","plainCitation":"(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5)</w:t>
            </w:r>
          </w:p>
        </w:tc>
        <w:tc>
          <w:tcPr>
            <w:tcW w:w="1701" w:type="dxa"/>
            <w:shd w:val="clear" w:color="auto" w:fill="auto"/>
            <w:noWrap/>
            <w:vAlign w:val="center"/>
            <w:hideMark/>
          </w:tcPr>
          <w:p w14:paraId="114F0F2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210618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01D38C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2BAE80DE"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0928636"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7033B3FC"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0A8CB9B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3BE76C7"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4CDF9871"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38E8135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3A3A1CB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626B54F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4AA871EF"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1260F5DB" w14:textId="77777777" w:rsidTr="00885394">
        <w:trPr>
          <w:trHeight w:val="300"/>
        </w:trPr>
        <w:tc>
          <w:tcPr>
            <w:tcW w:w="1276" w:type="dxa"/>
            <w:shd w:val="clear" w:color="auto" w:fill="auto"/>
            <w:noWrap/>
            <w:vAlign w:val="center"/>
            <w:hideMark/>
          </w:tcPr>
          <w:p w14:paraId="7E088310" w14:textId="25AF8880"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Irigoien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NeSTvbrS","properties":{"formattedCitation":"(2009)","plainCitation":"(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6)</w:t>
            </w:r>
          </w:p>
        </w:tc>
        <w:tc>
          <w:tcPr>
            <w:tcW w:w="1701" w:type="dxa"/>
            <w:shd w:val="clear" w:color="auto" w:fill="auto"/>
            <w:noWrap/>
            <w:vAlign w:val="center"/>
            <w:hideMark/>
          </w:tcPr>
          <w:p w14:paraId="2799048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344EC74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4D3F65F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4370AD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EA7EC11"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2B181BB9"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6EC4FFD"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42C57733"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2C7AB4A6"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7A7104F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CD86E9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6168DC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5A4B35EF"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683B55DA" w14:textId="77777777" w:rsidTr="00885394">
        <w:trPr>
          <w:trHeight w:val="300"/>
        </w:trPr>
        <w:tc>
          <w:tcPr>
            <w:tcW w:w="1276" w:type="dxa"/>
            <w:shd w:val="clear" w:color="auto" w:fill="auto"/>
            <w:noWrap/>
            <w:vAlign w:val="center"/>
            <w:hideMark/>
          </w:tcPr>
          <w:p w14:paraId="2CC498D8" w14:textId="4238F0A5"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Lopes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KfZrQwuq","properties":{"formattedCitation":"(2006)","plainCitation":"(2006)","noteIndex":0},"citationItems":[{"id":741,"uris":["http://zotero.org/users/local/U6DoygBa/items/DEUMSDLX"],"uri":["http://zotero.org/users/local/U6DoygBa/items/DEUMSDLX"],"itemData":{"id":741,"type":"article-journal","abstract":"The southern Brazilian coast is the major fishery ground for the Brazilian sardine ( Sardinella brasiliensis ), a species responsible for up to 40% of marine fish catches in the region. Fish spawning and recruitment are locally influenced by seasonal advection of nutrient-rich waters from both inshore and offshore sources. Plankton communities are otherwise controlled by regenerative processes related to the oligotrophic nature of the Tropical Water from the Brazil Current. As recorded in other continental margins, zooplankton species diversity increases towards outer shelf and open ocean waters. Peaks of zooplankton biomass and ichthyoplankton abundance are frequent on the inner shelf, either at upwelling sites or off large estuarine systems. However, meandering features of the Brazil Current provide an additional mechanism of upward motion of the cold and nutrient-rich South Atlantic Central Water, increasing phyto- and zooplankton biomass and production on mid- and outer shelves. Cold neritic waters originating off Argentina, and subtropical waters from the Subtropical Convergence exert a strong seasonal influence on zooplankton and ichthyoplankton distribution towards more southern areas. This brief review highlights the need for further experimental studies on zooplankton life cycle strategies in order to understand the major processes controlling food web dynamics in this shelf ecosystem.","container-title":"Scientia Marina","DOI":"10.3989/scimar.2006.70n2189","ISSN":"1886-8134","issue":"2","page":"14","title":"Zooplankton and ichthyoplankton distribution on the southern Brazilian shelf: an overview","volume":"70","author":[{"family":"Lopes","given":"Rubens M."},{"family":"Katsuragawa","given":"Mario"},{"family":"Dias","given":"June F."},{"family":"Montú","given":"Mónica A."},{"family":"Muelbert","given":"José H."},{"family":"Gorri","given":"Charles"},{"family":"Brandini","given":"Frederico P."}],"issued":{"date-parts":[["2006",6,30]]}},"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6)</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7)</w:t>
            </w:r>
          </w:p>
        </w:tc>
        <w:tc>
          <w:tcPr>
            <w:tcW w:w="1701" w:type="dxa"/>
            <w:shd w:val="clear" w:color="auto" w:fill="auto"/>
            <w:noWrap/>
            <w:vAlign w:val="center"/>
            <w:hideMark/>
          </w:tcPr>
          <w:p w14:paraId="0D28587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5FD7417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FF884A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5C0684A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011C40D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33F0D5E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394A7ED8"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9F102D6"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2E06D683"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5760225A"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1E12AA78"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4D2273EB"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3DC5CC4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B07758" w:rsidRPr="00EC3B99" w14:paraId="22494E93" w14:textId="77777777" w:rsidTr="00885394">
        <w:trPr>
          <w:trHeight w:val="300"/>
        </w:trPr>
        <w:tc>
          <w:tcPr>
            <w:tcW w:w="1276" w:type="dxa"/>
            <w:shd w:val="clear" w:color="auto" w:fill="auto"/>
            <w:noWrap/>
            <w:vAlign w:val="center"/>
            <w:hideMark/>
          </w:tcPr>
          <w:p w14:paraId="475968A8" w14:textId="6A986874"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Marcolin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Lx1QtWnk","properties":{"formattedCitation":"(2013)","plainCitation":"(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3)</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8)</w:t>
            </w:r>
          </w:p>
        </w:tc>
        <w:tc>
          <w:tcPr>
            <w:tcW w:w="1701" w:type="dxa"/>
            <w:shd w:val="clear" w:color="auto" w:fill="auto"/>
            <w:noWrap/>
            <w:vAlign w:val="center"/>
            <w:hideMark/>
          </w:tcPr>
          <w:p w14:paraId="4C10D46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3CB1C91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B7D38E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5DFBACF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B272D1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48F8948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0366F775"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202FF303"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6A8A73B5"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5C85DAB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6258BC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396F580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7F921555"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16429F" w14:paraId="62D36BA6" w14:textId="77777777" w:rsidTr="00A44D42">
        <w:trPr>
          <w:trHeight w:val="300"/>
        </w:trPr>
        <w:tc>
          <w:tcPr>
            <w:tcW w:w="1276" w:type="dxa"/>
            <w:shd w:val="clear" w:color="auto" w:fill="auto"/>
            <w:noWrap/>
            <w:vAlign w:val="center"/>
          </w:tcPr>
          <w:p w14:paraId="65D03CF7" w14:textId="3C9FCC0D"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 xml:space="preserve">Nogueira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j4jayDp0","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9)</w:t>
            </w:r>
          </w:p>
        </w:tc>
        <w:tc>
          <w:tcPr>
            <w:tcW w:w="1701" w:type="dxa"/>
            <w:shd w:val="clear" w:color="auto" w:fill="auto"/>
            <w:noWrap/>
            <w:vAlign w:val="center"/>
          </w:tcPr>
          <w:p w14:paraId="00BFAD18" w14:textId="77777777" w:rsidR="00B07758" w:rsidRPr="00EC3B99" w:rsidRDefault="00B07758" w:rsidP="00A44D42">
            <w:pPr>
              <w:jc w:val="center"/>
              <w:rPr>
                <w:rFonts w:ascii="Calibri" w:eastAsia="Times New Roman" w:hAnsi="Calibri" w:cs="Calibri"/>
                <w:color w:val="000000"/>
                <w:sz w:val="20"/>
                <w:lang w:val="en-AU" w:eastAsia="en-AU"/>
              </w:rPr>
            </w:pPr>
            <w:r w:rsidRPr="00C81D15">
              <w:rPr>
                <w:rFonts w:ascii="Calibri" w:eastAsia="Times New Roman" w:hAnsi="Calibri" w:cs="Calibri"/>
                <w:color w:val="000000"/>
                <w:sz w:val="20"/>
                <w:lang w:val="en-AU" w:eastAsia="en-AU"/>
              </w:rPr>
              <w:t>Northwest and North Iberian Shelf</w:t>
            </w:r>
          </w:p>
        </w:tc>
        <w:tc>
          <w:tcPr>
            <w:tcW w:w="1134" w:type="dxa"/>
            <w:shd w:val="clear" w:color="auto" w:fill="auto"/>
            <w:noWrap/>
            <w:vAlign w:val="center"/>
          </w:tcPr>
          <w:p w14:paraId="546031A2"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44</w:t>
            </w:r>
          </w:p>
        </w:tc>
        <w:tc>
          <w:tcPr>
            <w:tcW w:w="1134" w:type="dxa"/>
            <w:shd w:val="clear" w:color="auto" w:fill="auto"/>
            <w:noWrap/>
            <w:vAlign w:val="center"/>
          </w:tcPr>
          <w:p w14:paraId="095CEB5F"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9</w:t>
            </w:r>
          </w:p>
        </w:tc>
        <w:tc>
          <w:tcPr>
            <w:tcW w:w="993" w:type="dxa"/>
            <w:shd w:val="clear" w:color="auto" w:fill="auto"/>
            <w:noWrap/>
            <w:vAlign w:val="center"/>
          </w:tcPr>
          <w:p w14:paraId="4CBE6072"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82.25</w:t>
            </w:r>
          </w:p>
        </w:tc>
        <w:tc>
          <w:tcPr>
            <w:tcW w:w="992" w:type="dxa"/>
            <w:shd w:val="clear" w:color="auto" w:fill="auto"/>
            <w:noWrap/>
            <w:vAlign w:val="center"/>
          </w:tcPr>
          <w:p w14:paraId="3E86D373"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7.69</w:t>
            </w:r>
          </w:p>
        </w:tc>
        <w:tc>
          <w:tcPr>
            <w:tcW w:w="992" w:type="dxa"/>
            <w:shd w:val="clear" w:color="auto" w:fill="auto"/>
            <w:noWrap/>
            <w:vAlign w:val="center"/>
          </w:tcPr>
          <w:p w14:paraId="556ABB0B"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42</w:t>
            </w:r>
          </w:p>
        </w:tc>
        <w:tc>
          <w:tcPr>
            <w:tcW w:w="1276" w:type="dxa"/>
            <w:shd w:val="clear" w:color="auto" w:fill="auto"/>
            <w:noWrap/>
            <w:vAlign w:val="center"/>
          </w:tcPr>
          <w:p w14:paraId="7A966DC8" w14:textId="77777777" w:rsidR="00B07758" w:rsidRPr="00EC3B99" w:rsidRDefault="00B07758" w:rsidP="00A44D4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77FE9B39" w14:textId="77777777" w:rsidR="00B07758" w:rsidRPr="00EC3B99" w:rsidRDefault="00B07758" w:rsidP="00A44D4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7D95C66D" w14:textId="77777777" w:rsidR="00B07758" w:rsidRPr="00EC3B99" w:rsidRDefault="00B07758" w:rsidP="00A44D4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75EA3303"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57</w:t>
            </w:r>
          </w:p>
        </w:tc>
        <w:tc>
          <w:tcPr>
            <w:tcW w:w="992" w:type="dxa"/>
            <w:shd w:val="clear" w:color="auto" w:fill="auto"/>
            <w:noWrap/>
            <w:vAlign w:val="center"/>
          </w:tcPr>
          <w:p w14:paraId="34B3FE30"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4</w:t>
            </w:r>
          </w:p>
        </w:tc>
        <w:tc>
          <w:tcPr>
            <w:tcW w:w="709" w:type="dxa"/>
            <w:shd w:val="clear" w:color="auto" w:fill="auto"/>
            <w:noWrap/>
            <w:vAlign w:val="center"/>
          </w:tcPr>
          <w:p w14:paraId="782B5A44"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50</w:t>
            </w:r>
          </w:p>
        </w:tc>
        <w:tc>
          <w:tcPr>
            <w:tcW w:w="1276" w:type="dxa"/>
            <w:shd w:val="clear" w:color="auto" w:fill="auto"/>
            <w:noWrap/>
            <w:vAlign w:val="center"/>
          </w:tcPr>
          <w:p w14:paraId="3232D2F2" w14:textId="77777777" w:rsidR="00B07758" w:rsidRPr="0016429F" w:rsidRDefault="00B07758" w:rsidP="00A44D42">
            <w:pPr>
              <w:jc w:val="center"/>
              <w:rPr>
                <w:rFonts w:ascii="Calibri" w:eastAsia="Times New Roman" w:hAnsi="Calibri" w:cs="Calibri"/>
                <w:color w:val="000000"/>
                <w:sz w:val="20"/>
                <w:vertAlign w:val="superscript"/>
                <w:lang w:val="en-AU" w:eastAsia="en-AU"/>
              </w:rPr>
            </w:pPr>
            <w:r>
              <w:rPr>
                <w:rFonts w:ascii="Calibri" w:eastAsia="Times New Roman" w:hAnsi="Calibri" w:cs="Calibri"/>
                <w:color w:val="000000"/>
                <w:sz w:val="20"/>
                <w:lang w:val="en-AU" w:eastAsia="en-AU"/>
              </w:rPr>
              <w:t>Biomass is converted from g C m</w:t>
            </w:r>
            <w:r>
              <w:rPr>
                <w:rFonts w:ascii="Calibri" w:eastAsia="Times New Roman" w:hAnsi="Calibri" w:cs="Calibri"/>
                <w:color w:val="000000"/>
                <w:sz w:val="20"/>
                <w:vertAlign w:val="superscript"/>
                <w:lang w:val="en-AU" w:eastAsia="en-AU"/>
              </w:rPr>
              <w:t>-2</w:t>
            </w:r>
          </w:p>
        </w:tc>
      </w:tr>
      <w:tr w:rsidR="00B07758" w:rsidRPr="00EC3B99" w14:paraId="4ADF584B" w14:textId="77777777" w:rsidTr="00885394">
        <w:trPr>
          <w:trHeight w:val="300"/>
        </w:trPr>
        <w:tc>
          <w:tcPr>
            <w:tcW w:w="1276" w:type="dxa"/>
            <w:shd w:val="clear" w:color="auto" w:fill="auto"/>
            <w:noWrap/>
            <w:vAlign w:val="center"/>
            <w:hideMark/>
          </w:tcPr>
          <w:p w14:paraId="71581812" w14:textId="4A0A17FC"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abat</w:t>
            </w:r>
            <w:r w:rsidR="00EB2BE9">
              <w:rPr>
                <w:rFonts w:ascii="Calibri" w:eastAsia="Times New Roman" w:hAnsi="Calibri" w:cs="Calibri"/>
                <w:color w:val="000000"/>
                <w:sz w:val="20"/>
                <w:lang w:val="en-AU" w:eastAsia="en-AU"/>
              </w:rPr>
              <w:t>é</w:t>
            </w:r>
            <w:r w:rsidRPr="00EC3B99">
              <w:rPr>
                <w:rFonts w:ascii="Calibri" w:eastAsia="Times New Roman" w:hAnsi="Calibri" w:cs="Calibri"/>
                <w:color w:val="000000"/>
                <w:sz w:val="20"/>
                <w:lang w:val="en-AU" w:eastAsia="en-AU"/>
              </w:rPr>
              <w:t xml:space="preserve">s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sgLWJW3","properties":{"formattedCitation":"(1989)","plainCitation":"(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198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0)</w:t>
            </w:r>
          </w:p>
        </w:tc>
        <w:tc>
          <w:tcPr>
            <w:tcW w:w="1701" w:type="dxa"/>
            <w:shd w:val="clear" w:color="auto" w:fill="auto"/>
            <w:noWrap/>
            <w:vAlign w:val="center"/>
            <w:hideMark/>
          </w:tcPr>
          <w:p w14:paraId="5BA04CF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Western Mediterranean</w:t>
            </w:r>
          </w:p>
        </w:tc>
        <w:tc>
          <w:tcPr>
            <w:tcW w:w="1134" w:type="dxa"/>
            <w:shd w:val="clear" w:color="auto" w:fill="auto"/>
            <w:noWrap/>
            <w:vAlign w:val="center"/>
            <w:hideMark/>
          </w:tcPr>
          <w:p w14:paraId="2FB6A03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0C2C2B3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1582349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3F2888B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1123BC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038C5D4C"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AE3E6D4"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541B3206"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325AF64F"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66A7FE47"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55D2D1D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3CA16F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Pr>
                <w:rFonts w:ascii="Calibri" w:eastAsia="Times New Roman" w:hAnsi="Calibri" w:cs="Calibri"/>
                <w:color w:val="000000"/>
                <w:sz w:val="20"/>
                <w:lang w:val="en-AU" w:eastAsia="en-AU"/>
              </w:rPr>
              <w:t>.</w:t>
            </w:r>
          </w:p>
        </w:tc>
      </w:tr>
      <w:tr w:rsidR="00B07758" w:rsidRPr="00EC3B99" w14:paraId="0DF5E213" w14:textId="77777777" w:rsidTr="00885394">
        <w:trPr>
          <w:trHeight w:val="300"/>
        </w:trPr>
        <w:tc>
          <w:tcPr>
            <w:tcW w:w="1276" w:type="dxa"/>
            <w:shd w:val="clear" w:color="auto" w:fill="auto"/>
            <w:noWrap/>
            <w:vAlign w:val="center"/>
          </w:tcPr>
          <w:p w14:paraId="754B2449" w14:textId="4D562A7C" w:rsidR="00B07758" w:rsidRPr="00EC3B99" w:rsidRDefault="00B07758" w:rsidP="00B07758">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lastRenderedPageBreak/>
              <w:t xml:space="preserve">Schultes &amp; Lopes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SOshSgX","properties":{"formattedCitation":"(2009)","plainCitation":"(2009)","noteIndex":0},"citationItems":[{"id":1402,"uris":["http://zotero.org/users/local/U6DoygBa/items/MIE3C8X7"],"uri":["http://zotero.org/users/local/U6DoygBa/items/MIE3C8X7"],"itemData":{"id":1402,"type":"article-journal","abstract":"Two recently developed instruments, the Laser Optical Plankton Counter (LOPC) and the Zooscan, have been applied to study zooplankton biomass size spectra in tropical and subtropical marine ecosystems off Brazil. Both technologies rely on optical measurements of particles and may potentially be used in zooplankton monitoring programs. Vertical profiles of the LOPC installed in a 200 µm ring net have been obtained from diverse environmental settings ranging from turbid and nearshore waters to oligotrophic open ocean conditions. Net samples were analyzed on the Zooscan and counted under a microscope. Particle biovolume in the study area estimated with the LOPC correlated with plankton displacement volume from the net samples, but there was no significant relationship between total areal zooplankton biomass determined with LOPC and the Zooscan. Apparently, normalized biomass size spectra (NBSS) of LOPC and Zooscan overlapped for particles in the size range of 500 to 1500 µm in equivalent spherical diameter (ESD), especially at open ocean stations. However, the distribution of particles into five size classes was statistically different between both instruments at 24 of 28 stations. The disparities arise from unequal flow estimates, from different sampling efficiencies of LOPC tunnel and net for large and small particles, and possibly from the interference of non-zooplankton material in the LOPC signal. Ecosystem properties and technical differences therefore limit the direct comparability of the NBSS slopes obtained with both instruments during this study, and their results should be regarded as complementary.","container-title":"Limnology and Oceanography: Methods","DOI":"10.4319/lom.2009.7.771","ISSN":"1541-5856","issue":"11","journalAbbreviation":"Limnol. Oceanogr.: Methods","language":"en","note":"_eprint: https://aslopubs.onlinelibrary.wiley.com/doi/pdf/10.4319/lom.2009.7.771","page":"771-784","source":"Wiley Online Library","title":"Laser Optical Plankton Counter and Zooscan intercomparison in tropical and subtropical marine ecosystems","volume":"7","author":[{"family":"Schultes","given":"Sabine"},{"family":"Lopes","given":"Rubens M."}],"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1)</w:t>
            </w:r>
          </w:p>
        </w:tc>
        <w:tc>
          <w:tcPr>
            <w:tcW w:w="1701" w:type="dxa"/>
            <w:shd w:val="clear" w:color="auto" w:fill="auto"/>
            <w:noWrap/>
            <w:vAlign w:val="center"/>
          </w:tcPr>
          <w:p w14:paraId="5EBC0C1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6F27B24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60EF404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5581F8F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6395B18"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tcPr>
          <w:p w14:paraId="1168A47A"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767AA06D"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9697A12"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3E7CE3C6" w14:textId="77777777" w:rsidR="00B07758" w:rsidRPr="00EC3B99" w:rsidRDefault="00B07758" w:rsidP="00B07758">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583AF799"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69398C29" w14:textId="77777777" w:rsidR="00B07758" w:rsidRPr="00EC3B99" w:rsidRDefault="00B07758" w:rsidP="00B07758">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5FC2EA18" w14:textId="77777777" w:rsidR="00B07758" w:rsidRPr="00EC3B99" w:rsidRDefault="00B07758" w:rsidP="00B07758">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539B7575"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4CC59CE0" w14:textId="77777777" w:rsidTr="00885394">
        <w:trPr>
          <w:trHeight w:val="300"/>
        </w:trPr>
        <w:tc>
          <w:tcPr>
            <w:tcW w:w="1276" w:type="dxa"/>
            <w:shd w:val="clear" w:color="auto" w:fill="auto"/>
            <w:noWrap/>
            <w:vAlign w:val="center"/>
            <w:hideMark/>
          </w:tcPr>
          <w:p w14:paraId="2CEE9AD7" w14:textId="5E03B395"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Skarðhamar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VrgZNpWv","properties":{"formattedCitation":"(2007)","plainCitation":"(2007)","noteIndex":0},"citationItems":[{"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Shelf Sci.","language":"en","page":"381-392","source":"ScienceDirect","title":"Plankton distributions related to hydrography and circulation dynamics on a narrow continental shelf off Northern Norway","volume":"75","author":[{"family":"Skarðhamar","given":"Jofrid"},{"family":"Slagstad","given":"Dag"},{"family":"Edvardsen","given":"Are"}],"issued":{"date-parts":[["2007",1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7)</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2)</w:t>
            </w:r>
          </w:p>
        </w:tc>
        <w:tc>
          <w:tcPr>
            <w:tcW w:w="1701" w:type="dxa"/>
            <w:shd w:val="clear" w:color="auto" w:fill="auto"/>
            <w:noWrap/>
            <w:vAlign w:val="center"/>
            <w:hideMark/>
          </w:tcPr>
          <w:p w14:paraId="58B6FCD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7F0E18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5ADD044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6BF99C36"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1EAB8F4"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4C653D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478C1C5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6528851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5E864F0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61933FB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900772B"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51E89A1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36C4CA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B07758" w:rsidRPr="00EC3B99" w14:paraId="1032E98E" w14:textId="77777777" w:rsidTr="00885394">
        <w:trPr>
          <w:trHeight w:val="300"/>
        </w:trPr>
        <w:tc>
          <w:tcPr>
            <w:tcW w:w="1276" w:type="dxa"/>
            <w:shd w:val="clear" w:color="auto" w:fill="auto"/>
            <w:noWrap/>
            <w:vAlign w:val="center"/>
            <w:hideMark/>
          </w:tcPr>
          <w:p w14:paraId="54202107" w14:textId="4B115D80"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Sourisseau &amp; Carlotti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oLSpP0zE","properties":{"formattedCitation":"(2006)","plainCitation":"(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6)</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6F9FF9B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673B91B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7352B23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468C98F0"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AD413D2"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5509109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7CE5EA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2310FDF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5DEAA38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0D91170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122CB02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576F58E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65B29CB6" w14:textId="77777777" w:rsidR="00B07758" w:rsidRPr="00EC3B99" w:rsidRDefault="00B07758" w:rsidP="00B07758">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B07758" w:rsidRPr="00EC3B99" w14:paraId="7040AF1C" w14:textId="77777777" w:rsidTr="00885394">
        <w:trPr>
          <w:trHeight w:val="300"/>
        </w:trPr>
        <w:tc>
          <w:tcPr>
            <w:tcW w:w="1276" w:type="dxa"/>
            <w:shd w:val="clear" w:color="auto" w:fill="auto"/>
            <w:noWrap/>
            <w:vAlign w:val="center"/>
            <w:hideMark/>
          </w:tcPr>
          <w:p w14:paraId="0C36B498" w14:textId="0CD12C1D"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Thompson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hhMgXIiz","properties":{"formattedCitation":"(2013)","plainCitation":"(2013)","noteIndex":0},"citationItems":[{"id":1019,"uris":["http://zotero.org/users/local/U6DoygBa/items/V35SDPYG"],"uri":["http://zotero.org/users/local/U6DoygBa/items/V35SDPYG"],"itemData":{"id":1019,"type":"article-journal","abstract":"Little attention has been paid to small copepods and other zooplankton inhabiting pelagic ecosystems of the Southwestern Atlantic Ocean under the influence of the Antarctic Circumpolar Current circulation, despite their important role in the trophic chain and fisheries. This study gives a synoptic view (January 2001) of the micro and mesoplankton size fractions and normalized biomass size spectra (NBSS) in upper waters of five different ecological domains (shelf and oceanic Subantarctic and Antarctic waters) including the Brazil–Malvinas confluence (BMC). Copepods were always the main component of the zooplankton\nthe &lt;300-&amp;#x00B5\nm fraction represented between 70 and 99% in terms of numbers and from 20 to 88% in terms of biomass. Other zooplankton contributed with &lt;40% to total zooplankton densities, though showing some biomass peaks (&gt;50%). Chlorophyll a , sea surface temperature and salinity were the environmental variables that best explained the distribution trend of zooplankton, mainly that of the &lt;300-&amp;#x00B5\nm fraction. For all the domains, NBSS revealed flat slopes (−0.6 to −1), suggesting a higher proportion of large organisms than expected at equilibrium. A dome-shape feature was detected in the BMC. Total biomass and trophic levels of the system were related to the composition of the community and the hydrological conditions of the domains covered.","container-title":"Journal of Plankton Research","DOI":"10.1093/plankt/fbt014","ISSN":"0142-7873","issue":"3","page":"610-629","title":"Structure, abundance and biomass size spectra of copepods and other zooplankton communities in upper waters of the Southwestern Atlantic Ocean during summer","volume":"35","author":[{"family":"Thompson","given":"Gustavo A."},{"family":"Dinofrio","given":"Estela O."},{"family":"Alder","given":"Viviana A."}],"issued":{"date-parts":[["2013"]]}},"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3)</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4)</w:t>
            </w:r>
          </w:p>
        </w:tc>
        <w:tc>
          <w:tcPr>
            <w:tcW w:w="1701" w:type="dxa"/>
            <w:shd w:val="clear" w:color="auto" w:fill="auto"/>
            <w:noWrap/>
            <w:vAlign w:val="center"/>
            <w:hideMark/>
          </w:tcPr>
          <w:p w14:paraId="29BAF40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04315F7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7528B37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3579EE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1CD804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63BE34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12DDBD8B"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FBD334B"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7865AE1E"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6FD5A7F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729A6EB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29978D8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361C219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B07758" w:rsidRPr="00EC3B99" w14:paraId="6BC4440A" w14:textId="77777777" w:rsidTr="00885394">
        <w:trPr>
          <w:trHeight w:val="300"/>
        </w:trPr>
        <w:tc>
          <w:tcPr>
            <w:tcW w:w="1276" w:type="dxa"/>
            <w:shd w:val="clear" w:color="auto" w:fill="auto"/>
            <w:noWrap/>
            <w:vAlign w:val="center"/>
            <w:hideMark/>
          </w:tcPr>
          <w:p w14:paraId="7C8AB38A" w14:textId="32746E73"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Vandromme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TzFxVOQA","properties":{"formattedCitation":"(2014)","plainCitation":"(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5)</w:t>
            </w:r>
          </w:p>
        </w:tc>
        <w:tc>
          <w:tcPr>
            <w:tcW w:w="1701" w:type="dxa"/>
            <w:shd w:val="clear" w:color="auto" w:fill="auto"/>
            <w:noWrap/>
            <w:vAlign w:val="center"/>
            <w:hideMark/>
          </w:tcPr>
          <w:p w14:paraId="7016A466"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2FADD33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A8CD00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47167237"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3288C9C"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5A7145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75C41502"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7E66F1E6"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4E5AEE47"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1173FF06"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2A0B4B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E6A507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1F9D2C96"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F27A8A9" w14:textId="77777777" w:rsidTr="00885394">
        <w:trPr>
          <w:trHeight w:val="300"/>
        </w:trPr>
        <w:tc>
          <w:tcPr>
            <w:tcW w:w="1276" w:type="dxa"/>
            <w:shd w:val="clear" w:color="auto" w:fill="auto"/>
            <w:noWrap/>
            <w:vAlign w:val="center"/>
            <w:hideMark/>
          </w:tcPr>
          <w:p w14:paraId="637333C2" w14:textId="334910A6"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Vandromme et al</w:t>
            </w:r>
            <w:r w:rsidR="00EB2BE9">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A15pZWml","properties":{"formattedCitation":"(2014)","plainCitation":"(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6)</w:t>
            </w:r>
          </w:p>
        </w:tc>
        <w:tc>
          <w:tcPr>
            <w:tcW w:w="1701" w:type="dxa"/>
            <w:shd w:val="clear" w:color="auto" w:fill="auto"/>
            <w:noWrap/>
            <w:vAlign w:val="center"/>
            <w:hideMark/>
          </w:tcPr>
          <w:p w14:paraId="55958AB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F693B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8EF25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F48373"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6385F4"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816BDC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B7C4B5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A636210"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71B5B349"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62ABEF8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7911F41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40CF4BC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6B9B480A"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ADADAEB" w14:textId="77777777" w:rsidTr="00885394">
        <w:trPr>
          <w:trHeight w:val="300"/>
        </w:trPr>
        <w:tc>
          <w:tcPr>
            <w:tcW w:w="1276" w:type="dxa"/>
            <w:shd w:val="clear" w:color="auto" w:fill="auto"/>
            <w:noWrap/>
            <w:vAlign w:val="center"/>
            <w:hideMark/>
          </w:tcPr>
          <w:p w14:paraId="6F7E2D24" w14:textId="479B3822"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Zeldis &amp; Willis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arc1Ufda","properties":{"formattedCitation":"(2015)","plainCitation":"(2015)","noteIndex":0},"citationItems":[{"id":1091,"uris":["http://zotero.org/users/local/U6DoygBa/items/PAQ9NHSM"],"uri":["http://zotero.org/users/local/U6DoygBa/items/PAQ9NHSM"],"itemData":{"id":1091,"type":"article-journal","abstract":"The northeast continental shelf of New Zealand and adjacent Hauraki Gulf were surveyed from early spring to late summer, to identify biogeographic and trophic factors influencing mesozooplankton community distribution and abundance. The outer shelf supported low-abundance oceanic species associated with the East Auckland Current which were also transported to the inner shelf during upwelling. Outer gulf sites, where gulf and shelf waters converged, supported a characteristic frontal assemblage. The inner gulf supported an abundant and diverse neritic community, with greater seasonal variability than offshore. Over spring to summer, succession of mesozooplankton taxa reflected an ecosystem shift from net autotrophic to heterotrophic states. These biogeographic and trophic effects defined the grazing impact mesozooplankton had on lower trophic levels, with grazing often matching primary production in spring and early summer. Greater mesozooplankton abundances in the gulf were supported by higher volume-specific primary productivity than on the shelf. The results have important implications for higher trophic levels, including larval fish survival, adult fish distributions and whale feeding.","container-title":"New Zealand Journal of Marine and Freshwater Research","DOI":"10.1080/00288330.2014.955806","ISSN":"0028-8330","issue":"1","journalAbbreviation":"N. Z. J. Mar. Freshw. Res.","language":"English","page":"69-86","title":"Biogeographic and trophic drivers of mesozooplankton distribution on the northeast continental shelf and in Hauraki Gulf, New Zealand","volume":"49","author":[{"family":"Zeldis","given":"J. R."},{"family":"Willis","given":"K. J."}],"issued":{"date-parts":[["2015",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5)</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7)</w:t>
            </w:r>
          </w:p>
        </w:tc>
        <w:tc>
          <w:tcPr>
            <w:tcW w:w="1701" w:type="dxa"/>
            <w:shd w:val="clear" w:color="auto" w:fill="auto"/>
            <w:noWrap/>
            <w:vAlign w:val="center"/>
            <w:hideMark/>
          </w:tcPr>
          <w:p w14:paraId="56969E6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6B48F8F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69830F9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63FAE0C3"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A8D73CE"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FA06CF2"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88041D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0B6B1C0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271F8F4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00C8D3B1"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36DDD8E"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18D9698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7B23652" w14:textId="77777777" w:rsidR="00B07758" w:rsidRPr="00EC3B99" w:rsidRDefault="00B07758" w:rsidP="00B07758">
            <w:pPr>
              <w:jc w:val="center"/>
              <w:rPr>
                <w:rFonts w:eastAsia="Times New Roman"/>
                <w:sz w:val="20"/>
                <w:lang w:val="en-AU" w:eastAsia="en-AU"/>
              </w:rPr>
            </w:pPr>
          </w:p>
        </w:tc>
      </w:tr>
      <w:tr w:rsidR="00B07758" w:rsidRPr="00EC3B99" w14:paraId="0611CDF0" w14:textId="77777777" w:rsidTr="00885394">
        <w:trPr>
          <w:trHeight w:val="300"/>
        </w:trPr>
        <w:tc>
          <w:tcPr>
            <w:tcW w:w="1276" w:type="dxa"/>
            <w:shd w:val="clear" w:color="auto" w:fill="auto"/>
            <w:noWrap/>
            <w:vAlign w:val="center"/>
          </w:tcPr>
          <w:p w14:paraId="790D338C" w14:textId="14345650" w:rsidR="00B07758" w:rsidRPr="00504F62" w:rsidRDefault="00B07758" w:rsidP="00B07758">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 xml:space="preserve">Zhang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ZxOW5l2N","properties":{"formattedCitation":"(2019)","plainCitation":"(2019)","noteIndex":0},"citationItems":[{"id":1408,"uris":["http://zotero.org/users/local/U6DoygBa/items/HAQJXUTQ"],"uri":["http://zotero.org/users/local/U6DoygBa/items/HAQJXUTQ"],"itemData":{"id":1408,"type":"article-journal","abstract":"Plankton abundance, biovolume and distribution in the northern slope of the South China Sea in summer 2015 and autumn 2014 were assessed by using flow cytometry and microscopy (FlowCAM) and ZooScan methods. Copepoda was the most dominant zooplankton in both seasons. Rhizosolenia dominated the phytoplankton community in autumn. In summer, the dominant phytoplankton were Chaetoceros and Thalassionema. In autumn, the abundances of phytoplankton and zooplankton ranged from 0.66×103-7.83×103 ind. m−3 and 0.34×103-0.88×103 ind. m−3, respectively, whereas the biovolumes of phytoplankton and zooplankton ranged from 41.67 to 204.66 mm3m-3 and 56.19–157.24 mm3m-3, respectively. A wide range of normalized biovolume size spectra (NBSS), consisting of phytoplankton, mesozooplankton and macrozooplankton, were built, and the resulting NBSS slopes were flatter than the single zooplankton NBSS slope. The NBSS slopes were steeper in summer (mean±SE=−0.93±0.04) than in autumn (mean±SE=−0.69±0.05). Based on the biovolume (0.00024mm3–131.07mm3) of plankton in 19 size classes and the taxonomic groups in each size class, Bray-Curtis cluster analysis divided the plankton into five groups. The distributions of the five plankton groups coincided with changes in currents during autumn and summer. Groups A and B were distributed in a region with an anticyclonic and a cyclonic eddy, respectively. Group A was affected by SCSW (South China Sea Water) and KW (Kuroshio Water) and had a NBSS slope of nearly −1. Group B was influenced by SCSW, KW and SHW (Shelf Water), and the NBSS slope of group B showed a higher ecological transfer efficiency than that of group A. Group C and group D were influenced by westward currents. The sea surface temperature (SST) (r=−0.52, P&lt;0.01), chlorophyll a concentration at the depth of the chlorophyll maximum (SMChl-a) (r=−0.61, P&lt;0.01), and average chlorophyll a concentration (SAChl-a) (r=−0.59, P&lt;0.01) were negatively correlated with the NBSS slope.","collection-title":"Living-resources and Ecosystem Dynamics on the Slope of the South China Sea (LEDS)","container-title":"Deep Sea Research Part II: Topical Studies in Oceanography","DOI":"10.1016/j.dsr2.2019.07.006","ISSN":"0967-0645","journalAbbreviation":"Deep Sea Research Part II: Topical Studies in Oceanography","language":"en","page":"79-92","source":"ScienceDirect","title":"Plankton abundance, biovolume, and normalized biovolume size spectra in the northern slope of the South China Sea in autumn 2014 and summer 2015","volume":"167","author":[{"family":"Zhang","given":"Wenjing"},{"family":"Sun","given":"Xiaoxia"},{"family":"Zheng","given":"Shan"},{"family":"Zhu","given":"Mingliang"},{"family":"Liang","given":"Junhua"},{"family":"Du","given":"Juan"},{"family":"Yang","given":"Chenghao"}],"issued":{"date-parts":[["2019",9,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8)</w:t>
            </w:r>
          </w:p>
        </w:tc>
        <w:tc>
          <w:tcPr>
            <w:tcW w:w="1701" w:type="dxa"/>
            <w:shd w:val="clear" w:color="auto" w:fill="auto"/>
            <w:noWrap/>
            <w:vAlign w:val="center"/>
          </w:tcPr>
          <w:p w14:paraId="0A7F7B52"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57AABD33"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4C292126"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60E97D8D"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88286C0"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42786F9B"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215E70E4"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3F1D9DAA"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6E365D7E"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36ADA9B4"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3F542CD7" w14:textId="77777777" w:rsidR="00B07758" w:rsidRPr="00EC3B99" w:rsidRDefault="00B07758" w:rsidP="00B07758">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1B4914C4"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DAE62D1"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6D674564" w14:textId="77777777" w:rsidTr="00885394">
        <w:trPr>
          <w:trHeight w:val="300"/>
        </w:trPr>
        <w:tc>
          <w:tcPr>
            <w:tcW w:w="1276" w:type="dxa"/>
            <w:shd w:val="clear" w:color="auto" w:fill="auto"/>
            <w:noWrap/>
            <w:vAlign w:val="center"/>
          </w:tcPr>
          <w:p w14:paraId="741613C7" w14:textId="7834DA84" w:rsidR="00B07758" w:rsidRPr="00504F62"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Pr>
                <w:rFonts w:ascii="Calibri" w:eastAsia="Times New Roman" w:hAnsi="Calibri" w:cs="Calibri"/>
                <w:color w:val="000000"/>
                <w:sz w:val="20"/>
                <w:lang w:val="en-AU" w:eastAsia="en-AU"/>
              </w:rPr>
              <w:t xml:space="preserve"> #19</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0E019DDA"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6F115EAD"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086A12AE"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85B4C3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1186C95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7AE8059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322C82DF"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70A5843E"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18CF398F"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60DFE05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07AD543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1F83FB0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2541EE7F" w14:textId="77777777" w:rsidR="00B07758" w:rsidRPr="00EC3B99" w:rsidRDefault="00B07758" w:rsidP="00B07758">
            <w:pPr>
              <w:jc w:val="center"/>
              <w:rPr>
                <w:rFonts w:ascii="Calibri" w:eastAsia="Times New Roman" w:hAnsi="Calibri" w:cs="Calibri"/>
                <w:color w:val="000000"/>
                <w:sz w:val="20"/>
                <w:lang w:val="en-AU" w:eastAsia="en-AU"/>
              </w:rPr>
            </w:pPr>
          </w:p>
        </w:tc>
      </w:tr>
    </w:tbl>
    <w:p w14:paraId="1CCC5376" w14:textId="19EA127D" w:rsidR="000E70F9" w:rsidRDefault="000E70F9" w:rsidP="00922E04">
      <w:pPr>
        <w:spacing w:line="360" w:lineRule="auto"/>
      </w:pPr>
    </w:p>
    <w:p w14:paraId="05AB9DA1" w14:textId="77777777" w:rsidR="00C66DFB" w:rsidRDefault="00C66DFB">
      <w:pPr>
        <w:spacing w:after="160" w:line="259" w:lineRule="auto"/>
        <w:sectPr w:rsidR="00C66DFB" w:rsidSect="00922E04">
          <w:pgSz w:w="16838" w:h="11906" w:orient="landscape"/>
          <w:pgMar w:top="1440" w:right="1440" w:bottom="1440" w:left="1440" w:header="708" w:footer="708" w:gutter="0"/>
          <w:cols w:space="708"/>
          <w:docGrid w:linePitch="360"/>
        </w:sectPr>
      </w:pPr>
    </w:p>
    <w:p w14:paraId="43D4125D" w14:textId="4E9F614D" w:rsidR="000E70F9" w:rsidRPr="00B56C58" w:rsidRDefault="00C66DFB">
      <w:pPr>
        <w:spacing w:after="160" w:line="259" w:lineRule="auto"/>
        <w:rPr>
          <w:rFonts w:asciiTheme="minorHAnsi" w:hAnsiTheme="minorHAnsi" w:cstheme="minorHAnsi"/>
          <w:b/>
          <w:bCs/>
        </w:rPr>
      </w:pPr>
      <w:r w:rsidRPr="00B56C58">
        <w:rPr>
          <w:rFonts w:asciiTheme="minorHAnsi" w:hAnsiTheme="minorHAnsi" w:cstheme="minorHAnsi"/>
          <w:b/>
          <w:bCs/>
        </w:rPr>
        <w:lastRenderedPageBreak/>
        <w:t>References</w:t>
      </w:r>
    </w:p>
    <w:p w14:paraId="3216384F" w14:textId="77777777" w:rsidR="002336FE" w:rsidRPr="002336FE" w:rsidRDefault="00D72ED2" w:rsidP="002336FE">
      <w:pPr>
        <w:pStyle w:val="Bibliography"/>
        <w:rPr>
          <w:rFonts w:ascii="Calibri" w:hAnsi="Calibri" w:cs="Calibri"/>
        </w:rPr>
      </w:pPr>
      <w:r w:rsidRPr="00B56C58">
        <w:rPr>
          <w:rFonts w:asciiTheme="minorHAnsi" w:hAnsiTheme="minorHAnsi" w:cstheme="minorHAnsi"/>
          <w:b/>
          <w:bCs/>
        </w:rPr>
        <w:fldChar w:fldCharType="begin"/>
      </w:r>
      <w:r w:rsidR="002336FE">
        <w:rPr>
          <w:rFonts w:asciiTheme="minorHAnsi" w:hAnsiTheme="minorHAnsi" w:cstheme="minorHAnsi"/>
          <w:b/>
          <w:bCs/>
        </w:rPr>
        <w:instrText xml:space="preserve"> ADDIN ZOTERO_BIBL {"uncited":[],"omitted":[],"custom":[]} CSL_BIBLIOGRAPHY </w:instrText>
      </w:r>
      <w:r w:rsidRPr="00B56C58">
        <w:rPr>
          <w:rFonts w:asciiTheme="minorHAnsi" w:hAnsiTheme="minorHAnsi" w:cstheme="minorHAnsi"/>
          <w:b/>
          <w:bCs/>
        </w:rPr>
        <w:fldChar w:fldCharType="separate"/>
      </w:r>
      <w:r w:rsidR="002336FE" w:rsidRPr="002336FE">
        <w:rPr>
          <w:rFonts w:ascii="Calibri" w:hAnsi="Calibri" w:cs="Calibri"/>
        </w:rPr>
        <w:t xml:space="preserve">Becker, É. C., Eiras Garcia, C. A., &amp; Freire, A. S. (2018). Mesozooplankton distribution, especially copepods, according to water masses dynamics in the upper layer of the Southwestern Atlantic shelf (26°S to 29°S). </w:t>
      </w:r>
      <w:r w:rsidR="002336FE" w:rsidRPr="002336FE">
        <w:rPr>
          <w:rFonts w:ascii="Calibri" w:hAnsi="Calibri" w:cs="Calibri"/>
          <w:i/>
          <w:iCs/>
        </w:rPr>
        <w:t>Continental Shelf Research</w:t>
      </w:r>
      <w:r w:rsidR="002336FE" w:rsidRPr="002336FE">
        <w:rPr>
          <w:rFonts w:ascii="Calibri" w:hAnsi="Calibri" w:cs="Calibri"/>
        </w:rPr>
        <w:t xml:space="preserve">, </w:t>
      </w:r>
      <w:r w:rsidR="002336FE" w:rsidRPr="002336FE">
        <w:rPr>
          <w:rFonts w:ascii="Calibri" w:hAnsi="Calibri" w:cs="Calibri"/>
          <w:i/>
          <w:iCs/>
        </w:rPr>
        <w:t>166</w:t>
      </w:r>
      <w:r w:rsidR="002336FE" w:rsidRPr="002336FE">
        <w:rPr>
          <w:rFonts w:ascii="Calibri" w:hAnsi="Calibri" w:cs="Calibri"/>
        </w:rPr>
        <w:t>, 10–21. https://doi.org/10.1016/j.csr.2018.06.011</w:t>
      </w:r>
    </w:p>
    <w:p w14:paraId="197AF296" w14:textId="77777777" w:rsidR="002336FE" w:rsidRPr="002336FE" w:rsidRDefault="002336FE" w:rsidP="002336FE">
      <w:pPr>
        <w:pStyle w:val="Bibliography"/>
        <w:rPr>
          <w:rFonts w:ascii="Calibri" w:hAnsi="Calibri" w:cs="Calibri"/>
        </w:rPr>
      </w:pPr>
      <w:r w:rsidRPr="002336FE">
        <w:rPr>
          <w:rFonts w:ascii="Calibri" w:hAnsi="Calibri" w:cs="Calibri"/>
        </w:rPr>
        <w:t xml:space="preserve">Beckley, L. E., Holliday, D., Sutton, A. L., Weller, E., Olivar, M. P., &amp; Thompson, P. A. (2018). Structuring of larval fish assemblages along a coastal-oceanic gradient in the macro-tidal, tropical Eastern Indian Ocean. </w:t>
      </w:r>
      <w:r w:rsidRPr="002336FE">
        <w:rPr>
          <w:rFonts w:ascii="Calibri" w:hAnsi="Calibri" w:cs="Calibri"/>
          <w:i/>
          <w:iCs/>
        </w:rPr>
        <w:t>Deep Sea Research Part II: Topical Studies in Oceanography</w:t>
      </w:r>
      <w:r w:rsidRPr="002336FE">
        <w:rPr>
          <w:rFonts w:ascii="Calibri" w:hAnsi="Calibri" w:cs="Calibri"/>
        </w:rPr>
        <w:t>. https://doi.org/10.1016/j.dsr2.2018.03.008</w:t>
      </w:r>
    </w:p>
    <w:p w14:paraId="1CB92DB3" w14:textId="77777777" w:rsidR="002336FE" w:rsidRPr="002336FE" w:rsidRDefault="002336FE" w:rsidP="002336FE">
      <w:pPr>
        <w:pStyle w:val="Bibliography"/>
        <w:rPr>
          <w:rFonts w:ascii="Calibri" w:hAnsi="Calibri" w:cs="Calibri"/>
        </w:rPr>
      </w:pPr>
      <w:r w:rsidRPr="002336FE">
        <w:rPr>
          <w:rFonts w:ascii="Calibri" w:hAnsi="Calibri" w:cs="Calibri"/>
        </w:rPr>
        <w:t xml:space="preserve">Coyle, K. O., &amp; Pinchuk, A. I. (2005). Seasonal cross-shelf distribution of major zooplankton taxa on the northern Gulf of Alaska shelf relative to water mass properties, species depth preferences and vertical migration behavior. </w:t>
      </w:r>
      <w:r w:rsidRPr="002336FE">
        <w:rPr>
          <w:rFonts w:ascii="Calibri" w:hAnsi="Calibri" w:cs="Calibri"/>
          <w:i/>
          <w:iCs/>
        </w:rPr>
        <w:t>Deep-Sea Research Part II-Topical Studies in Oceanography</w:t>
      </w:r>
      <w:r w:rsidRPr="002336FE">
        <w:rPr>
          <w:rFonts w:ascii="Calibri" w:hAnsi="Calibri" w:cs="Calibri"/>
        </w:rPr>
        <w:t xml:space="preserve">, </w:t>
      </w:r>
      <w:r w:rsidRPr="002336FE">
        <w:rPr>
          <w:rFonts w:ascii="Calibri" w:hAnsi="Calibri" w:cs="Calibri"/>
          <w:i/>
          <w:iCs/>
        </w:rPr>
        <w:t>52</w:t>
      </w:r>
      <w:r w:rsidRPr="002336FE">
        <w:rPr>
          <w:rFonts w:ascii="Calibri" w:hAnsi="Calibri" w:cs="Calibri"/>
        </w:rPr>
        <w:t>, 217–245. https://doi.org/10.1016/j.dsr2.2004.09.025</w:t>
      </w:r>
    </w:p>
    <w:p w14:paraId="071AF144" w14:textId="77777777" w:rsidR="002336FE" w:rsidRPr="002336FE" w:rsidRDefault="002336FE" w:rsidP="002336FE">
      <w:pPr>
        <w:pStyle w:val="Bibliography"/>
        <w:rPr>
          <w:rFonts w:ascii="Calibri" w:hAnsi="Calibri" w:cs="Calibri"/>
        </w:rPr>
      </w:pPr>
      <w:r w:rsidRPr="002336FE">
        <w:rPr>
          <w:rFonts w:ascii="Calibri" w:hAnsi="Calibri" w:cs="Calibri"/>
        </w:rPr>
        <w:t xml:space="preserve">García-Muñoz, C., García, C. M., Lubián, L. M., López-Urrutia, Á., Hernández-León, S., &amp; Ameneiro, J. (2014). Metabolic state along a summer north–south transect near the Antarctic Peninsula: a size spectra approach.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6</w:t>
      </w:r>
      <w:r w:rsidRPr="002336FE">
        <w:rPr>
          <w:rFonts w:ascii="Calibri" w:hAnsi="Calibri" w:cs="Calibri"/>
        </w:rPr>
        <w:t>(4), 1074–1091. https://doi.org/10.1093/plankt/fbu042</w:t>
      </w:r>
    </w:p>
    <w:p w14:paraId="2FA66AE3" w14:textId="77777777" w:rsidR="002336FE" w:rsidRPr="002336FE" w:rsidRDefault="002336FE" w:rsidP="002336FE">
      <w:pPr>
        <w:pStyle w:val="Bibliography"/>
        <w:rPr>
          <w:rFonts w:ascii="Calibri" w:hAnsi="Calibri" w:cs="Calibri"/>
        </w:rPr>
      </w:pPr>
      <w:r w:rsidRPr="002336FE">
        <w:rPr>
          <w:rFonts w:ascii="Calibri" w:hAnsi="Calibri" w:cs="Calibri"/>
        </w:rPr>
        <w:t xml:space="preserve">Irigoien, X., Fernandes, J. A., Grosjean, P., Denis, K., Albaina, A., &amp; Santos, M. (2009). Spring zooplankton distribution in the Bay of Biscay from 1998 to 2006 in relation with anchovy recruitment.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1</w:t>
      </w:r>
      <w:r w:rsidRPr="002336FE">
        <w:rPr>
          <w:rFonts w:ascii="Calibri" w:hAnsi="Calibri" w:cs="Calibri"/>
        </w:rPr>
        <w:t>(1), 1–17. https://doi.org/10.1093/plankt/fbn096</w:t>
      </w:r>
    </w:p>
    <w:p w14:paraId="1E5F4E40" w14:textId="77777777" w:rsidR="002336FE" w:rsidRPr="002336FE" w:rsidRDefault="002336FE" w:rsidP="002336FE">
      <w:pPr>
        <w:pStyle w:val="Bibliography"/>
        <w:rPr>
          <w:rFonts w:ascii="Calibri" w:hAnsi="Calibri" w:cs="Calibri"/>
        </w:rPr>
      </w:pPr>
      <w:r w:rsidRPr="002336FE">
        <w:rPr>
          <w:rFonts w:ascii="Calibri" w:hAnsi="Calibri" w:cs="Calibri"/>
        </w:rPr>
        <w:t xml:space="preserve">Lopes, R. M., Katsuragawa, M., Dias, J. F., Montú, M. A., Muelbert, J. H., Gorri, C., &amp; Brandini, F. P. (2006). Zooplankton and ichthyoplankton distribution on the southern Brazilian </w:t>
      </w:r>
      <w:r w:rsidRPr="002336FE">
        <w:rPr>
          <w:rFonts w:ascii="Calibri" w:hAnsi="Calibri" w:cs="Calibri"/>
        </w:rPr>
        <w:lastRenderedPageBreak/>
        <w:t xml:space="preserve">shelf: an overview. </w:t>
      </w:r>
      <w:r w:rsidRPr="002336FE">
        <w:rPr>
          <w:rFonts w:ascii="Calibri" w:hAnsi="Calibri" w:cs="Calibri"/>
          <w:i/>
          <w:iCs/>
        </w:rPr>
        <w:t>Scientia Marina</w:t>
      </w:r>
      <w:r w:rsidRPr="002336FE">
        <w:rPr>
          <w:rFonts w:ascii="Calibri" w:hAnsi="Calibri" w:cs="Calibri"/>
        </w:rPr>
        <w:t xml:space="preserve">, </w:t>
      </w:r>
      <w:r w:rsidRPr="002336FE">
        <w:rPr>
          <w:rFonts w:ascii="Calibri" w:hAnsi="Calibri" w:cs="Calibri"/>
          <w:i/>
          <w:iCs/>
        </w:rPr>
        <w:t>70</w:t>
      </w:r>
      <w:r w:rsidRPr="002336FE">
        <w:rPr>
          <w:rFonts w:ascii="Calibri" w:hAnsi="Calibri" w:cs="Calibri"/>
        </w:rPr>
        <w:t>(2), 14. https://doi.org/10.3989/scimar.2006.70n2189</w:t>
      </w:r>
    </w:p>
    <w:p w14:paraId="4949A12D" w14:textId="77777777" w:rsidR="002336FE" w:rsidRPr="002336FE" w:rsidRDefault="002336FE" w:rsidP="002336FE">
      <w:pPr>
        <w:pStyle w:val="Bibliography"/>
        <w:rPr>
          <w:rFonts w:ascii="Calibri" w:hAnsi="Calibri" w:cs="Calibri"/>
        </w:rPr>
      </w:pPr>
      <w:r w:rsidRPr="002336FE">
        <w:rPr>
          <w:rFonts w:ascii="Calibri" w:hAnsi="Calibri" w:cs="Calibri"/>
        </w:rPr>
        <w:t xml:space="preserve">Marcolin, C. da R., Schultes, S., Jackson, G. A., &amp; Lopes, R. M. (2013). Plankton and seston size spectra estimated by the LOPC and ZooScan in the Abrolhos Bank ecosystem (SE Atlantic). </w:t>
      </w:r>
      <w:r w:rsidRPr="002336FE">
        <w:rPr>
          <w:rFonts w:ascii="Calibri" w:hAnsi="Calibri" w:cs="Calibri"/>
          <w:i/>
          <w:iCs/>
        </w:rPr>
        <w:t>Continental Shelf Research</w:t>
      </w:r>
      <w:r w:rsidRPr="002336FE">
        <w:rPr>
          <w:rFonts w:ascii="Calibri" w:hAnsi="Calibri" w:cs="Calibri"/>
        </w:rPr>
        <w:t xml:space="preserve">, </w:t>
      </w:r>
      <w:r w:rsidRPr="002336FE">
        <w:rPr>
          <w:rFonts w:ascii="Calibri" w:hAnsi="Calibri" w:cs="Calibri"/>
          <w:i/>
          <w:iCs/>
        </w:rPr>
        <w:t>70</w:t>
      </w:r>
      <w:r w:rsidRPr="002336FE">
        <w:rPr>
          <w:rFonts w:ascii="Calibri" w:hAnsi="Calibri" w:cs="Calibri"/>
        </w:rPr>
        <w:t>, 74–87. https://doi.org/10.1016/j.csr.2013.09.022</w:t>
      </w:r>
    </w:p>
    <w:p w14:paraId="28B91078" w14:textId="77777777" w:rsidR="002336FE" w:rsidRPr="002336FE" w:rsidRDefault="002336FE" w:rsidP="002336FE">
      <w:pPr>
        <w:pStyle w:val="Bibliography"/>
        <w:rPr>
          <w:rFonts w:ascii="Calibri" w:hAnsi="Calibri" w:cs="Calibri"/>
        </w:rPr>
      </w:pPr>
      <w:r w:rsidRPr="002336FE">
        <w:rPr>
          <w:rFonts w:ascii="Calibri" w:hAnsi="Calibri" w:cs="Calibri"/>
        </w:rPr>
        <w:t xml:space="preserve">Nogueira, E., González-Nuevo, G., Bode, A., Varela, M., Morán, X. A. G., &amp; Valdés, L. (2004). Comparison of biomass and size spectra derived from optical plankton counter data and net samples: application to the assessment of mesoplankton distribution along the Northwest and North Iberian Shelf. </w:t>
      </w:r>
      <w:r w:rsidRPr="002336FE">
        <w:rPr>
          <w:rFonts w:ascii="Calibri" w:hAnsi="Calibri" w:cs="Calibri"/>
          <w:i/>
          <w:iCs/>
        </w:rPr>
        <w:t>ICES Journal of Marine Science</w:t>
      </w:r>
      <w:r w:rsidRPr="002336FE">
        <w:rPr>
          <w:rFonts w:ascii="Calibri" w:hAnsi="Calibri" w:cs="Calibri"/>
        </w:rPr>
        <w:t xml:space="preserve">, </w:t>
      </w:r>
      <w:r w:rsidRPr="002336FE">
        <w:rPr>
          <w:rFonts w:ascii="Calibri" w:hAnsi="Calibri" w:cs="Calibri"/>
          <w:i/>
          <w:iCs/>
        </w:rPr>
        <w:t>61</w:t>
      </w:r>
      <w:r w:rsidRPr="002336FE">
        <w:rPr>
          <w:rFonts w:ascii="Calibri" w:hAnsi="Calibri" w:cs="Calibri"/>
        </w:rPr>
        <w:t>(4), 508–517. https://doi.org/10.1016/j.icesjms.2004.03.018</w:t>
      </w:r>
    </w:p>
    <w:p w14:paraId="5EB98C41" w14:textId="77777777" w:rsidR="002336FE" w:rsidRPr="002336FE" w:rsidRDefault="002336FE" w:rsidP="002336FE">
      <w:pPr>
        <w:pStyle w:val="Bibliography"/>
        <w:rPr>
          <w:rFonts w:ascii="Calibri" w:hAnsi="Calibri" w:cs="Calibri"/>
        </w:rPr>
      </w:pPr>
      <w:r w:rsidRPr="002336FE">
        <w:rPr>
          <w:rFonts w:ascii="Calibri" w:hAnsi="Calibri" w:cs="Calibri"/>
        </w:rPr>
        <w:t xml:space="preserve">Sabatès, A., Gili, J. M., &amp; Pagès, F. (1989). Relationship between zooplankton distribution, geographic characteristics and hydrographic patterns off the Catalan coast (Western Mediterranean). </w:t>
      </w:r>
      <w:r w:rsidRPr="002336FE">
        <w:rPr>
          <w:rFonts w:ascii="Calibri" w:hAnsi="Calibri" w:cs="Calibri"/>
          <w:i/>
          <w:iCs/>
        </w:rPr>
        <w:t>Marine Biology</w:t>
      </w:r>
      <w:r w:rsidRPr="002336FE">
        <w:rPr>
          <w:rFonts w:ascii="Calibri" w:hAnsi="Calibri" w:cs="Calibri"/>
        </w:rPr>
        <w:t xml:space="preserve">, </w:t>
      </w:r>
      <w:r w:rsidRPr="002336FE">
        <w:rPr>
          <w:rFonts w:ascii="Calibri" w:hAnsi="Calibri" w:cs="Calibri"/>
          <w:i/>
          <w:iCs/>
        </w:rPr>
        <w:t>103</w:t>
      </w:r>
      <w:r w:rsidRPr="002336FE">
        <w:rPr>
          <w:rFonts w:ascii="Calibri" w:hAnsi="Calibri" w:cs="Calibri"/>
        </w:rPr>
        <w:t>(2), 153–159. https://doi.org/10.1007/BF00543342</w:t>
      </w:r>
    </w:p>
    <w:p w14:paraId="0F469074" w14:textId="77777777" w:rsidR="002336FE" w:rsidRPr="002336FE" w:rsidRDefault="002336FE" w:rsidP="002336FE">
      <w:pPr>
        <w:pStyle w:val="Bibliography"/>
        <w:rPr>
          <w:rFonts w:ascii="Calibri" w:hAnsi="Calibri" w:cs="Calibri"/>
        </w:rPr>
      </w:pPr>
      <w:r w:rsidRPr="002336FE">
        <w:rPr>
          <w:rFonts w:ascii="Calibri" w:hAnsi="Calibri" w:cs="Calibri"/>
        </w:rPr>
        <w:t xml:space="preserve">Schultes, S., &amp; Lopes, R. M. (2009). Laser Optical Plankton Counter and Zooscan intercomparison in tropical and subtropical marine ecosystems. </w:t>
      </w:r>
      <w:r w:rsidRPr="002336FE">
        <w:rPr>
          <w:rFonts w:ascii="Calibri" w:hAnsi="Calibri" w:cs="Calibri"/>
          <w:i/>
          <w:iCs/>
        </w:rPr>
        <w:t>Limnology and Oceanography: Methods</w:t>
      </w:r>
      <w:r w:rsidRPr="002336FE">
        <w:rPr>
          <w:rFonts w:ascii="Calibri" w:hAnsi="Calibri" w:cs="Calibri"/>
        </w:rPr>
        <w:t xml:space="preserve">, </w:t>
      </w:r>
      <w:r w:rsidRPr="002336FE">
        <w:rPr>
          <w:rFonts w:ascii="Calibri" w:hAnsi="Calibri" w:cs="Calibri"/>
          <w:i/>
          <w:iCs/>
        </w:rPr>
        <w:t>7</w:t>
      </w:r>
      <w:r w:rsidRPr="002336FE">
        <w:rPr>
          <w:rFonts w:ascii="Calibri" w:hAnsi="Calibri" w:cs="Calibri"/>
        </w:rPr>
        <w:t>(11), 771–784. https://doi.org/10.4319/lom.2009.7.771</w:t>
      </w:r>
    </w:p>
    <w:p w14:paraId="212068C4" w14:textId="77777777" w:rsidR="002336FE" w:rsidRPr="002336FE" w:rsidRDefault="002336FE" w:rsidP="002336FE">
      <w:pPr>
        <w:pStyle w:val="Bibliography"/>
        <w:rPr>
          <w:rFonts w:ascii="Calibri" w:hAnsi="Calibri" w:cs="Calibri"/>
        </w:rPr>
      </w:pPr>
      <w:r w:rsidRPr="002336FE">
        <w:rPr>
          <w:rFonts w:ascii="Calibri" w:hAnsi="Calibri" w:cs="Calibri"/>
        </w:rPr>
        <w:t xml:space="preserve">Skarðhamar, J., Slagstad, D., &amp; Edvardsen, A. (2007). Plankton distributions related to hydrography and circulation dynamics on a narrow continental shelf off Northern Norway. </w:t>
      </w:r>
      <w:r w:rsidRPr="002336FE">
        <w:rPr>
          <w:rFonts w:ascii="Calibri" w:hAnsi="Calibri" w:cs="Calibri"/>
          <w:i/>
          <w:iCs/>
        </w:rPr>
        <w:t>Estuarine, Coastal and Shelf Science</w:t>
      </w:r>
      <w:r w:rsidRPr="002336FE">
        <w:rPr>
          <w:rFonts w:ascii="Calibri" w:hAnsi="Calibri" w:cs="Calibri"/>
        </w:rPr>
        <w:t xml:space="preserve">, </w:t>
      </w:r>
      <w:r w:rsidRPr="002336FE">
        <w:rPr>
          <w:rFonts w:ascii="Calibri" w:hAnsi="Calibri" w:cs="Calibri"/>
          <w:i/>
          <w:iCs/>
        </w:rPr>
        <w:t>75</w:t>
      </w:r>
      <w:r w:rsidRPr="002336FE">
        <w:rPr>
          <w:rFonts w:ascii="Calibri" w:hAnsi="Calibri" w:cs="Calibri"/>
        </w:rPr>
        <w:t>(3), 381–392. https://doi.org/10.1016/j.ecss.2007.05.044</w:t>
      </w:r>
    </w:p>
    <w:p w14:paraId="735FEAA3" w14:textId="77777777" w:rsidR="002336FE" w:rsidRPr="002336FE" w:rsidRDefault="002336FE" w:rsidP="002336FE">
      <w:pPr>
        <w:pStyle w:val="Bibliography"/>
        <w:rPr>
          <w:rFonts w:ascii="Calibri" w:hAnsi="Calibri" w:cs="Calibri"/>
        </w:rPr>
      </w:pPr>
      <w:r w:rsidRPr="002336FE">
        <w:rPr>
          <w:rFonts w:ascii="Calibri" w:hAnsi="Calibri" w:cs="Calibri"/>
        </w:rPr>
        <w:lastRenderedPageBreak/>
        <w:t xml:space="preserve">Sourisseau, M., &amp; Carlotti, F. (2006). Spatial distribution of zooplankton size spectra on the French continental shelf of the Bay of Biscay during spring 2000 and 2001. </w:t>
      </w:r>
      <w:r w:rsidRPr="002336FE">
        <w:rPr>
          <w:rFonts w:ascii="Calibri" w:hAnsi="Calibri" w:cs="Calibri"/>
          <w:i/>
          <w:iCs/>
        </w:rPr>
        <w:t>Journal of Geophysical Research: Oceans</w:t>
      </w:r>
      <w:r w:rsidRPr="002336FE">
        <w:rPr>
          <w:rFonts w:ascii="Calibri" w:hAnsi="Calibri" w:cs="Calibri"/>
        </w:rPr>
        <w:t xml:space="preserve">, </w:t>
      </w:r>
      <w:r w:rsidRPr="002336FE">
        <w:rPr>
          <w:rFonts w:ascii="Calibri" w:hAnsi="Calibri" w:cs="Calibri"/>
          <w:i/>
          <w:iCs/>
        </w:rPr>
        <w:t>111</w:t>
      </w:r>
      <w:r w:rsidRPr="002336FE">
        <w:rPr>
          <w:rFonts w:ascii="Calibri" w:hAnsi="Calibri" w:cs="Calibri"/>
        </w:rPr>
        <w:t>(C5). https://doi.org/10.1029/2005jc003063</w:t>
      </w:r>
    </w:p>
    <w:p w14:paraId="41B95B56" w14:textId="77777777" w:rsidR="002336FE" w:rsidRPr="002336FE" w:rsidRDefault="002336FE" w:rsidP="002336FE">
      <w:pPr>
        <w:pStyle w:val="Bibliography"/>
        <w:rPr>
          <w:rFonts w:ascii="Calibri" w:hAnsi="Calibri" w:cs="Calibri"/>
        </w:rPr>
      </w:pPr>
      <w:r w:rsidRPr="002336FE">
        <w:rPr>
          <w:rFonts w:ascii="Calibri" w:hAnsi="Calibri" w:cs="Calibri"/>
        </w:rPr>
        <w:t xml:space="preserve">Thompson, G. A., Dinofrio, E. O., &amp; Alder, V. A. (2013). Structure, abundance and biomass size spectra of copepods and other zooplankton communities in upper waters of the Southwestern Atlantic Ocean during summer.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5</w:t>
      </w:r>
      <w:r w:rsidRPr="002336FE">
        <w:rPr>
          <w:rFonts w:ascii="Calibri" w:hAnsi="Calibri" w:cs="Calibri"/>
        </w:rPr>
        <w:t>(3), 610–629. https://doi.org/10.1093/plankt/fbt014</w:t>
      </w:r>
    </w:p>
    <w:p w14:paraId="7EF1D046" w14:textId="77777777" w:rsidR="002336FE" w:rsidRPr="002336FE" w:rsidRDefault="002336FE" w:rsidP="002336FE">
      <w:pPr>
        <w:pStyle w:val="Bibliography"/>
        <w:rPr>
          <w:rFonts w:ascii="Calibri" w:hAnsi="Calibri" w:cs="Calibri"/>
        </w:rPr>
      </w:pPr>
      <w:r w:rsidRPr="002336FE">
        <w:rPr>
          <w:rFonts w:ascii="Calibri" w:hAnsi="Calibri" w:cs="Calibri"/>
        </w:rPr>
        <w:t xml:space="preserve">Vandromme, P., Nogueira, E., Huret, M., Lopez-Urrutia, Á., González, G. G.-N., Sourisseau, M., &amp; Petitgas, P. (2014). Springtime zooplankton size structure over the continental shelf of the Bay of Biscay. </w:t>
      </w:r>
      <w:r w:rsidRPr="002336FE">
        <w:rPr>
          <w:rFonts w:ascii="Calibri" w:hAnsi="Calibri" w:cs="Calibri"/>
          <w:i/>
          <w:iCs/>
        </w:rPr>
        <w:t>Ocean Science</w:t>
      </w:r>
      <w:r w:rsidRPr="002336FE">
        <w:rPr>
          <w:rFonts w:ascii="Calibri" w:hAnsi="Calibri" w:cs="Calibri"/>
        </w:rPr>
        <w:t xml:space="preserve">, </w:t>
      </w:r>
      <w:r w:rsidRPr="002336FE">
        <w:rPr>
          <w:rFonts w:ascii="Calibri" w:hAnsi="Calibri" w:cs="Calibri"/>
          <w:i/>
          <w:iCs/>
        </w:rPr>
        <w:t>10</w:t>
      </w:r>
      <w:r w:rsidRPr="002336FE">
        <w:rPr>
          <w:rFonts w:ascii="Calibri" w:hAnsi="Calibri" w:cs="Calibri"/>
        </w:rPr>
        <w:t>, 821–835.</w:t>
      </w:r>
    </w:p>
    <w:p w14:paraId="1DD00C10" w14:textId="77777777" w:rsidR="002336FE" w:rsidRPr="002336FE" w:rsidRDefault="002336FE" w:rsidP="002336FE">
      <w:pPr>
        <w:pStyle w:val="Bibliography"/>
        <w:rPr>
          <w:rFonts w:ascii="Calibri" w:hAnsi="Calibri" w:cs="Calibri"/>
        </w:rPr>
      </w:pPr>
      <w:r w:rsidRPr="002336FE">
        <w:rPr>
          <w:rFonts w:ascii="Calibri" w:hAnsi="Calibri" w:cs="Calibri"/>
        </w:rPr>
        <w:t xml:space="preserve">Zeldis, J. R., &amp; Willis, K. J. (2015). Biogeographic and trophic drivers of mesozooplankton distribution on the northeast continental shelf and in Hauraki Gulf, New Zealand. </w:t>
      </w:r>
      <w:r w:rsidRPr="002336FE">
        <w:rPr>
          <w:rFonts w:ascii="Calibri" w:hAnsi="Calibri" w:cs="Calibri"/>
          <w:i/>
          <w:iCs/>
        </w:rPr>
        <w:t>New Zealand Journal of Marine and Freshwater Research</w:t>
      </w:r>
      <w:r w:rsidRPr="002336FE">
        <w:rPr>
          <w:rFonts w:ascii="Calibri" w:hAnsi="Calibri" w:cs="Calibri"/>
        </w:rPr>
        <w:t xml:space="preserve">, </w:t>
      </w:r>
      <w:r w:rsidRPr="002336FE">
        <w:rPr>
          <w:rFonts w:ascii="Calibri" w:hAnsi="Calibri" w:cs="Calibri"/>
          <w:i/>
          <w:iCs/>
        </w:rPr>
        <w:t>49</w:t>
      </w:r>
      <w:r w:rsidRPr="002336FE">
        <w:rPr>
          <w:rFonts w:ascii="Calibri" w:hAnsi="Calibri" w:cs="Calibri"/>
        </w:rPr>
        <w:t>(1), 69–86. https://doi.org/10.1080/00288330.2014.955806</w:t>
      </w:r>
    </w:p>
    <w:p w14:paraId="516B7463" w14:textId="77777777" w:rsidR="002336FE" w:rsidRPr="002336FE" w:rsidRDefault="002336FE" w:rsidP="002336FE">
      <w:pPr>
        <w:pStyle w:val="Bibliography"/>
        <w:rPr>
          <w:rFonts w:ascii="Calibri" w:hAnsi="Calibri" w:cs="Calibri"/>
        </w:rPr>
      </w:pPr>
      <w:r w:rsidRPr="002336FE">
        <w:rPr>
          <w:rFonts w:ascii="Calibri" w:hAnsi="Calibri" w:cs="Calibri"/>
        </w:rPr>
        <w:t xml:space="preserve">Zhang, W., Sun, X., Zheng, S., Zhu, M., Liang, J., Du, J., &amp; Yang, C. (2019). Plankton abundance, biovolume, and normalized biovolume size spectra in the northern slope of the South China Sea in autumn 2014 and summer 2015. </w:t>
      </w:r>
      <w:r w:rsidRPr="002336FE">
        <w:rPr>
          <w:rFonts w:ascii="Calibri" w:hAnsi="Calibri" w:cs="Calibri"/>
          <w:i/>
          <w:iCs/>
        </w:rPr>
        <w:t>Deep Sea Research Part II: Topical Studies in Oceanography</w:t>
      </w:r>
      <w:r w:rsidRPr="002336FE">
        <w:rPr>
          <w:rFonts w:ascii="Calibri" w:hAnsi="Calibri" w:cs="Calibri"/>
        </w:rPr>
        <w:t xml:space="preserve">, </w:t>
      </w:r>
      <w:r w:rsidRPr="002336FE">
        <w:rPr>
          <w:rFonts w:ascii="Calibri" w:hAnsi="Calibri" w:cs="Calibri"/>
          <w:i/>
          <w:iCs/>
        </w:rPr>
        <w:t>167</w:t>
      </w:r>
      <w:r w:rsidRPr="002336FE">
        <w:rPr>
          <w:rFonts w:ascii="Calibri" w:hAnsi="Calibri" w:cs="Calibri"/>
        </w:rPr>
        <w:t>, 79–92. https://doi.org/10.1016/j.dsr2.2019.07.006</w:t>
      </w:r>
    </w:p>
    <w:p w14:paraId="5364B664" w14:textId="61B44F49" w:rsidR="00C66DFB" w:rsidRPr="00B56C58" w:rsidRDefault="00D72ED2">
      <w:pPr>
        <w:spacing w:after="160" w:line="259" w:lineRule="auto"/>
        <w:rPr>
          <w:rFonts w:asciiTheme="minorHAnsi" w:hAnsiTheme="minorHAnsi" w:cstheme="minorHAnsi"/>
          <w:b/>
          <w:bCs/>
        </w:rPr>
      </w:pPr>
      <w:r w:rsidRPr="00B56C58">
        <w:rPr>
          <w:rFonts w:asciiTheme="minorHAnsi" w:hAnsiTheme="minorHAnsi" w:cstheme="minorHAnsi"/>
          <w:b/>
          <w:bCs/>
        </w:rPr>
        <w:fldChar w:fldCharType="end"/>
      </w:r>
    </w:p>
    <w:p w14:paraId="58323A0E" w14:textId="77777777" w:rsidR="00CD400A" w:rsidRPr="00B56C58" w:rsidRDefault="00CD400A" w:rsidP="00922E04">
      <w:pPr>
        <w:spacing w:line="360" w:lineRule="auto"/>
        <w:rPr>
          <w:rFonts w:asciiTheme="minorHAnsi" w:hAnsiTheme="minorHAnsi" w:cstheme="minorHAnsi"/>
        </w:rPr>
      </w:pPr>
    </w:p>
    <w:sectPr w:rsidR="00CD400A" w:rsidRPr="00B56C58" w:rsidSect="00C66DF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BF06A4" w14:textId="77777777" w:rsidR="0084109C" w:rsidRDefault="0084109C">
      <w:r>
        <w:separator/>
      </w:r>
    </w:p>
  </w:endnote>
  <w:endnote w:type="continuationSeparator" w:id="0">
    <w:p w14:paraId="46B19982" w14:textId="77777777" w:rsidR="0084109C" w:rsidRDefault="008410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9967984"/>
      <w:docPartObj>
        <w:docPartGallery w:val="Page Numbers (Bottom of Page)"/>
        <w:docPartUnique/>
      </w:docPartObj>
    </w:sdtPr>
    <w:sdtEndPr>
      <w:rPr>
        <w:noProof/>
      </w:rPr>
    </w:sdtEndPr>
    <w:sdtContent>
      <w:p w14:paraId="70F46A97" w14:textId="77777777" w:rsidR="00CF4DB0" w:rsidRDefault="00922E0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AA0994" w14:textId="77777777" w:rsidR="00CF4DB0" w:rsidRDefault="0084109C"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2783B" w14:textId="77777777" w:rsidR="0084109C" w:rsidRDefault="0084109C">
      <w:r>
        <w:separator/>
      </w:r>
    </w:p>
  </w:footnote>
  <w:footnote w:type="continuationSeparator" w:id="0">
    <w:p w14:paraId="677B697F" w14:textId="77777777" w:rsidR="0084109C" w:rsidRDefault="008410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B63C5" w14:textId="2402AE51" w:rsidR="00CF4DB0" w:rsidRDefault="00922E04" w:rsidP="00E31404">
    <w:pPr>
      <w:pStyle w:val="Header"/>
      <w:jc w:val="center"/>
    </w:pPr>
    <w:r>
      <w:t xml:space="preserve">Confidential manuscript submitted to </w:t>
    </w:r>
    <w:r>
      <w:rPr>
        <w:i/>
      </w:rPr>
      <w:t xml:space="preserve">replace this text with name of </w:t>
    </w:r>
    <w:r w:rsidRPr="007778ED">
      <w:rPr>
        <w:i/>
      </w:rPr>
      <w:t>AGU journal</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yden Schilling">
    <w15:presenceInfo w15:providerId="None" w15:userId="Hayden Schill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trackRevisions/>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2E04"/>
    <w:rsid w:val="00055958"/>
    <w:rsid w:val="000A5D04"/>
    <w:rsid w:val="000B0B97"/>
    <w:rsid w:val="000E320E"/>
    <w:rsid w:val="000E4F66"/>
    <w:rsid w:val="000E70F9"/>
    <w:rsid w:val="000F6B7E"/>
    <w:rsid w:val="00133BE7"/>
    <w:rsid w:val="00157F62"/>
    <w:rsid w:val="0016429F"/>
    <w:rsid w:val="002336FE"/>
    <w:rsid w:val="00277934"/>
    <w:rsid w:val="00297A17"/>
    <w:rsid w:val="002A15AA"/>
    <w:rsid w:val="002A7676"/>
    <w:rsid w:val="00313B26"/>
    <w:rsid w:val="00327205"/>
    <w:rsid w:val="00392ED7"/>
    <w:rsid w:val="003B3BA3"/>
    <w:rsid w:val="003D6634"/>
    <w:rsid w:val="003D7082"/>
    <w:rsid w:val="003E467B"/>
    <w:rsid w:val="00462636"/>
    <w:rsid w:val="00507A05"/>
    <w:rsid w:val="00555CC6"/>
    <w:rsid w:val="00592ACE"/>
    <w:rsid w:val="00605E61"/>
    <w:rsid w:val="006E4947"/>
    <w:rsid w:val="00762170"/>
    <w:rsid w:val="0084109C"/>
    <w:rsid w:val="00922E04"/>
    <w:rsid w:val="009459B4"/>
    <w:rsid w:val="009A2AF3"/>
    <w:rsid w:val="00A027D2"/>
    <w:rsid w:val="00A36E93"/>
    <w:rsid w:val="00AC0F41"/>
    <w:rsid w:val="00AC7798"/>
    <w:rsid w:val="00AE5919"/>
    <w:rsid w:val="00B07758"/>
    <w:rsid w:val="00B56C58"/>
    <w:rsid w:val="00BB7B8C"/>
    <w:rsid w:val="00C66DFB"/>
    <w:rsid w:val="00C67EC0"/>
    <w:rsid w:val="00C81D15"/>
    <w:rsid w:val="00C9562E"/>
    <w:rsid w:val="00CD400A"/>
    <w:rsid w:val="00D72ED2"/>
    <w:rsid w:val="00DC20E6"/>
    <w:rsid w:val="00DF3465"/>
    <w:rsid w:val="00E143C5"/>
    <w:rsid w:val="00E17C9F"/>
    <w:rsid w:val="00E24670"/>
    <w:rsid w:val="00EB2BE9"/>
    <w:rsid w:val="00ED585C"/>
    <w:rsid w:val="00FB1FDD"/>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0E1B7"/>
  <w15:chartTrackingRefBased/>
  <w15:docId w15:val="{3977AE4A-375D-49B6-9E33-844D100B7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AU"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2E04"/>
    <w:pPr>
      <w:spacing w:after="0" w:line="240" w:lineRule="auto"/>
    </w:pPr>
    <w:rPr>
      <w:rFonts w:ascii="Times New Roman" w:eastAsia="Calibri" w:hAnsi="Times New Roman" w:cs="Times New Roman"/>
      <w:sz w:val="24"/>
      <w:szCs w:val="20"/>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2E04"/>
    <w:pPr>
      <w:tabs>
        <w:tab w:val="center" w:pos="4680"/>
        <w:tab w:val="right" w:pos="9360"/>
      </w:tabs>
    </w:pPr>
  </w:style>
  <w:style w:type="character" w:customStyle="1" w:styleId="HeaderChar">
    <w:name w:val="Header Char"/>
    <w:basedOn w:val="DefaultParagraphFont"/>
    <w:link w:val="Header"/>
    <w:uiPriority w:val="99"/>
    <w:rsid w:val="00922E04"/>
    <w:rPr>
      <w:rFonts w:ascii="Times New Roman" w:eastAsia="Calibri" w:hAnsi="Times New Roman" w:cs="Times New Roman"/>
      <w:sz w:val="24"/>
      <w:szCs w:val="20"/>
      <w:lang w:val="en-US" w:bidi="ar-SA"/>
    </w:rPr>
  </w:style>
  <w:style w:type="paragraph" w:styleId="Footer">
    <w:name w:val="footer"/>
    <w:basedOn w:val="Normal"/>
    <w:link w:val="FooterChar"/>
    <w:uiPriority w:val="99"/>
    <w:unhideWhenUsed/>
    <w:rsid w:val="00922E04"/>
    <w:pPr>
      <w:tabs>
        <w:tab w:val="center" w:pos="4680"/>
        <w:tab w:val="right" w:pos="9360"/>
      </w:tabs>
    </w:pPr>
  </w:style>
  <w:style w:type="character" w:customStyle="1" w:styleId="FooterChar">
    <w:name w:val="Footer Char"/>
    <w:basedOn w:val="DefaultParagraphFont"/>
    <w:link w:val="Footer"/>
    <w:uiPriority w:val="99"/>
    <w:rsid w:val="00922E04"/>
    <w:rPr>
      <w:rFonts w:ascii="Times New Roman" w:eastAsia="Calibri" w:hAnsi="Times New Roman" w:cs="Times New Roman"/>
      <w:sz w:val="24"/>
      <w:szCs w:val="20"/>
      <w:lang w:val="en-US" w:bidi="ar-SA"/>
    </w:rPr>
  </w:style>
  <w:style w:type="character" w:styleId="LineNumber">
    <w:name w:val="line number"/>
    <w:basedOn w:val="DefaultParagraphFont"/>
    <w:uiPriority w:val="99"/>
    <w:semiHidden/>
    <w:unhideWhenUsed/>
    <w:rsid w:val="00922E04"/>
  </w:style>
  <w:style w:type="paragraph" w:styleId="BalloonText">
    <w:name w:val="Balloon Text"/>
    <w:basedOn w:val="Normal"/>
    <w:link w:val="BalloonTextChar"/>
    <w:uiPriority w:val="99"/>
    <w:semiHidden/>
    <w:unhideWhenUsed/>
    <w:rsid w:val="00C81D1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D15"/>
    <w:rPr>
      <w:rFonts w:ascii="Segoe UI" w:eastAsia="Calibri" w:hAnsi="Segoe UI" w:cs="Segoe UI"/>
      <w:sz w:val="18"/>
      <w:szCs w:val="18"/>
      <w:lang w:val="en-US" w:bidi="ar-SA"/>
    </w:rPr>
  </w:style>
  <w:style w:type="paragraph" w:styleId="Bibliography">
    <w:name w:val="Bibliography"/>
    <w:basedOn w:val="Normal"/>
    <w:next w:val="Normal"/>
    <w:uiPriority w:val="37"/>
    <w:unhideWhenUsed/>
    <w:rsid w:val="00D72ED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92043">
      <w:bodyDiv w:val="1"/>
      <w:marLeft w:val="0"/>
      <w:marRight w:val="0"/>
      <w:marTop w:val="0"/>
      <w:marBottom w:val="0"/>
      <w:divBdr>
        <w:top w:val="none" w:sz="0" w:space="0" w:color="auto"/>
        <w:left w:val="none" w:sz="0" w:space="0" w:color="auto"/>
        <w:bottom w:val="none" w:sz="0" w:space="0" w:color="auto"/>
        <w:right w:val="none" w:sz="0" w:space="0" w:color="auto"/>
      </w:divBdr>
    </w:div>
    <w:div w:id="552620243">
      <w:bodyDiv w:val="1"/>
      <w:marLeft w:val="0"/>
      <w:marRight w:val="0"/>
      <w:marTop w:val="0"/>
      <w:marBottom w:val="0"/>
      <w:divBdr>
        <w:top w:val="none" w:sz="0" w:space="0" w:color="auto"/>
        <w:left w:val="none" w:sz="0" w:space="0" w:color="auto"/>
        <w:bottom w:val="none" w:sz="0" w:space="0" w:color="auto"/>
        <w:right w:val="none" w:sz="0" w:space="0" w:color="auto"/>
      </w:divBdr>
    </w:div>
    <w:div w:id="811488115">
      <w:bodyDiv w:val="1"/>
      <w:marLeft w:val="0"/>
      <w:marRight w:val="0"/>
      <w:marTop w:val="0"/>
      <w:marBottom w:val="0"/>
      <w:divBdr>
        <w:top w:val="none" w:sz="0" w:space="0" w:color="auto"/>
        <w:left w:val="none" w:sz="0" w:space="0" w:color="auto"/>
        <w:bottom w:val="none" w:sz="0" w:space="0" w:color="auto"/>
        <w:right w:val="none" w:sz="0" w:space="0" w:color="auto"/>
      </w:divBdr>
    </w:div>
    <w:div w:id="1223367468">
      <w:bodyDiv w:val="1"/>
      <w:marLeft w:val="0"/>
      <w:marRight w:val="0"/>
      <w:marTop w:val="0"/>
      <w:marBottom w:val="0"/>
      <w:divBdr>
        <w:top w:val="none" w:sz="0" w:space="0" w:color="auto"/>
        <w:left w:val="none" w:sz="0" w:space="0" w:color="auto"/>
        <w:bottom w:val="none" w:sz="0" w:space="0" w:color="auto"/>
        <w:right w:val="none" w:sz="0" w:space="0" w:color="auto"/>
      </w:divBdr>
    </w:div>
    <w:div w:id="1594556916">
      <w:bodyDiv w:val="1"/>
      <w:marLeft w:val="0"/>
      <w:marRight w:val="0"/>
      <w:marTop w:val="0"/>
      <w:marBottom w:val="0"/>
      <w:divBdr>
        <w:top w:val="none" w:sz="0" w:space="0" w:color="auto"/>
        <w:left w:val="none" w:sz="0" w:space="0" w:color="auto"/>
        <w:bottom w:val="none" w:sz="0" w:space="0" w:color="auto"/>
        <w:right w:val="none" w:sz="0" w:space="0" w:color="auto"/>
      </w:divBdr>
    </w:div>
    <w:div w:id="1708676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microsoft.com/office/2011/relationships/people" Target="people.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header" Target="header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18</Pages>
  <Words>7689</Words>
  <Characters>43831</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20</cp:revision>
  <dcterms:created xsi:type="dcterms:W3CDTF">2021-04-19T22:36:00Z</dcterms:created>
  <dcterms:modified xsi:type="dcterms:W3CDTF">2021-05-14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8A6FEVuQ"/&gt;&lt;style id="http://www.zotero.org/styles/journal-of-geophysical-research-oceans" hasBibliography="1" bibliographyStyleHasBeenSet="1"/&gt;&lt;prefs&gt;&lt;pref name="fieldType" value="Field"/&gt;&lt;/pref</vt:lpwstr>
  </property>
  <property fmtid="{D5CDD505-2E9C-101B-9397-08002B2CF9AE}" pid="3" name="ZOTERO_PREF_2">
    <vt:lpwstr>s&gt;&lt;/data&gt;</vt:lpwstr>
  </property>
</Properties>
</file>